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67ACE0C" w14:textId="77777777" w:rsidR="007D31EF" w:rsidRPr="00EA12C5" w:rsidRDefault="007D31EF" w:rsidP="007D31EF">
      <w:pPr>
        <w:spacing w:line="480" w:lineRule="auto"/>
        <w:rPr>
          <w:rFonts w:ascii="Arial" w:hAnsi="Arial"/>
          <w:b/>
          <w:sz w:val="22"/>
          <w:szCs w:val="22"/>
        </w:rPr>
      </w:pPr>
      <w:r w:rsidRPr="00EA12C5">
        <w:rPr>
          <w:rFonts w:ascii="Arial" w:hAnsi="Arial"/>
          <w:b/>
          <w:sz w:val="22"/>
          <w:szCs w:val="22"/>
        </w:rPr>
        <w:t xml:space="preserve">S1 Table.  </w:t>
      </w:r>
      <w:r>
        <w:rPr>
          <w:rFonts w:ascii="Arial" w:hAnsi="Arial"/>
          <w:b/>
          <w:sz w:val="22"/>
          <w:szCs w:val="22"/>
        </w:rPr>
        <w:t>Sequences containing k</w:t>
      </w:r>
      <w:r w:rsidRPr="00EA12C5">
        <w:rPr>
          <w:rFonts w:ascii="Arial" w:hAnsi="Arial"/>
          <w:b/>
          <w:sz w:val="22"/>
          <w:szCs w:val="22"/>
        </w:rPr>
        <w:t xml:space="preserve">nown </w:t>
      </w:r>
      <w:r w:rsidRPr="009D3E1A">
        <w:rPr>
          <w:rFonts w:ascii="Arial" w:hAnsi="Arial"/>
          <w:b/>
          <w:sz w:val="22"/>
          <w:szCs w:val="22"/>
        </w:rPr>
        <w:t>cis</w:t>
      </w:r>
      <w:r w:rsidRPr="00EA12C5">
        <w:rPr>
          <w:rFonts w:ascii="Arial" w:hAnsi="Arial"/>
          <w:b/>
          <w:sz w:val="22"/>
          <w:szCs w:val="22"/>
        </w:rPr>
        <w:t>-acting elements left undisturbed in synonymously mutated viruses</w:t>
      </w:r>
    </w:p>
    <w:tbl>
      <w:tblPr>
        <w:tblStyle w:val="PlainTable4"/>
        <w:tblW w:w="5508" w:type="dxa"/>
        <w:tblLook w:val="0600" w:firstRow="0" w:lastRow="0" w:firstColumn="0" w:lastColumn="0" w:noHBand="1" w:noVBand="1"/>
      </w:tblPr>
      <w:tblGrid>
        <w:gridCol w:w="1638"/>
        <w:gridCol w:w="1300"/>
        <w:gridCol w:w="2570"/>
      </w:tblGrid>
      <w:tr w:rsidR="007D31EF" w:rsidRPr="00DB13CA" w14:paraId="548FF2C0" w14:textId="77777777" w:rsidTr="001161F0">
        <w:trPr>
          <w:trHeight w:val="340"/>
        </w:trPr>
        <w:tc>
          <w:tcPr>
            <w:tcW w:w="163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03F6558" w14:textId="77777777" w:rsidR="007D31EF" w:rsidRPr="00DB13CA" w:rsidRDefault="007D31EF" w:rsidP="001161F0">
            <w:pPr>
              <w:widowControl w:val="0"/>
              <w:suppressLineNumbers/>
              <w:adjustRightInd w:val="0"/>
              <w:ind w:right="-270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</w:pPr>
            <w:r w:rsidRPr="00DB13CA"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  <w:t>Site name</w:t>
            </w:r>
          </w:p>
        </w:tc>
        <w:tc>
          <w:tcPr>
            <w:tcW w:w="130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B1FC9A5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</w:pPr>
            <w:r w:rsidRPr="00DB13CA"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  <w:t>Position</w:t>
            </w:r>
            <w:r w:rsidRPr="00DB13CA"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257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D878F43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DB13CA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Reference</w:t>
            </w:r>
          </w:p>
        </w:tc>
      </w:tr>
      <w:tr w:rsidR="007D31EF" w:rsidRPr="00DB13CA" w14:paraId="6098653E" w14:textId="77777777" w:rsidTr="001161F0">
        <w:trPr>
          <w:trHeight w:val="161"/>
        </w:trPr>
        <w:tc>
          <w:tcPr>
            <w:tcW w:w="1638" w:type="dxa"/>
            <w:tcBorders>
              <w:top w:val="single" w:sz="4" w:space="0" w:color="auto"/>
            </w:tcBorders>
            <w:hideMark/>
          </w:tcPr>
          <w:p w14:paraId="3160A1DE" w14:textId="77777777" w:rsidR="007D31EF" w:rsidRPr="004A2A10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vertAlign w:val="superscript"/>
              </w:rPr>
            </w:pPr>
            <w: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 xml:space="preserve">Splice </w:t>
            </w:r>
            <w:r w:rsidRPr="00381873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sites</w:t>
            </w:r>
            <w:r w:rsidRPr="00381873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vertAlign w:val="superscript"/>
              </w:rPr>
              <w:t>2</w:t>
            </w:r>
            <w:r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vertAlign w:val="superscript"/>
              </w:rPr>
              <w:t xml:space="preserve"> 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hideMark/>
          </w:tcPr>
          <w:p w14:paraId="632E8DA0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570" w:type="dxa"/>
            <w:tcBorders>
              <w:top w:val="single" w:sz="4" w:space="0" w:color="auto"/>
            </w:tcBorders>
            <w:noWrap/>
            <w:hideMark/>
          </w:tcPr>
          <w:p w14:paraId="0BFC1403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eviewed in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LYXJuPC9BdXRob3I+PFllYXI+MjAxMjwvWWVhcj48UmVj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LYXJuPC9BdXRob3I+PFllYXI+MjAxMjwvWWVhcj48UmVj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[21, 23]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7D31EF" w:rsidRPr="00DB13CA" w14:paraId="2BA7EAF4" w14:textId="77777777" w:rsidTr="001161F0">
        <w:trPr>
          <w:trHeight w:val="144"/>
        </w:trPr>
        <w:tc>
          <w:tcPr>
            <w:tcW w:w="1638" w:type="dxa"/>
            <w:hideMark/>
          </w:tcPr>
          <w:p w14:paraId="5170F787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1</w:t>
            </w:r>
          </w:p>
        </w:tc>
        <w:tc>
          <w:tcPr>
            <w:tcW w:w="1300" w:type="dxa"/>
            <w:hideMark/>
          </w:tcPr>
          <w:p w14:paraId="75D4E77B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44</w:t>
            </w:r>
          </w:p>
        </w:tc>
        <w:tc>
          <w:tcPr>
            <w:tcW w:w="2570" w:type="dxa"/>
            <w:noWrap/>
            <w:hideMark/>
          </w:tcPr>
          <w:p w14:paraId="03C15A0A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7D31EF" w:rsidRPr="00DB13CA" w14:paraId="28163D57" w14:textId="77777777" w:rsidTr="001161F0">
        <w:trPr>
          <w:trHeight w:val="144"/>
        </w:trPr>
        <w:tc>
          <w:tcPr>
            <w:tcW w:w="1638" w:type="dxa"/>
            <w:hideMark/>
          </w:tcPr>
          <w:p w14:paraId="63ED6AC1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1</w:t>
            </w:r>
          </w:p>
        </w:tc>
        <w:tc>
          <w:tcPr>
            <w:tcW w:w="1300" w:type="dxa"/>
            <w:hideMark/>
          </w:tcPr>
          <w:p w14:paraId="26255F55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911</w:t>
            </w:r>
          </w:p>
        </w:tc>
        <w:tc>
          <w:tcPr>
            <w:tcW w:w="2570" w:type="dxa"/>
            <w:noWrap/>
            <w:hideMark/>
          </w:tcPr>
          <w:p w14:paraId="02C704F8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7D31EF" w:rsidRPr="00DB13CA" w14:paraId="41723B71" w14:textId="77777777" w:rsidTr="001161F0">
        <w:trPr>
          <w:trHeight w:val="144"/>
        </w:trPr>
        <w:tc>
          <w:tcPr>
            <w:tcW w:w="1638" w:type="dxa"/>
            <w:hideMark/>
          </w:tcPr>
          <w:p w14:paraId="783C02A1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2</w:t>
            </w:r>
          </w:p>
        </w:tc>
        <w:tc>
          <w:tcPr>
            <w:tcW w:w="1300" w:type="dxa"/>
            <w:hideMark/>
          </w:tcPr>
          <w:p w14:paraId="313DCB08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963</w:t>
            </w:r>
          </w:p>
        </w:tc>
        <w:tc>
          <w:tcPr>
            <w:tcW w:w="2570" w:type="dxa"/>
            <w:noWrap/>
            <w:hideMark/>
          </w:tcPr>
          <w:p w14:paraId="2AA2C527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7D31EF" w:rsidRPr="00DB13CA" w14:paraId="7B5DD90F" w14:textId="77777777" w:rsidTr="001161F0">
        <w:trPr>
          <w:trHeight w:val="144"/>
        </w:trPr>
        <w:tc>
          <w:tcPr>
            <w:tcW w:w="1638" w:type="dxa"/>
            <w:hideMark/>
          </w:tcPr>
          <w:p w14:paraId="565F2276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3</w:t>
            </w:r>
          </w:p>
        </w:tc>
        <w:tc>
          <w:tcPr>
            <w:tcW w:w="1300" w:type="dxa"/>
            <w:hideMark/>
          </w:tcPr>
          <w:p w14:paraId="1AB9DC7D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464</w:t>
            </w:r>
          </w:p>
        </w:tc>
        <w:tc>
          <w:tcPr>
            <w:tcW w:w="2570" w:type="dxa"/>
            <w:noWrap/>
            <w:hideMark/>
          </w:tcPr>
          <w:p w14:paraId="674C7628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7D31EF" w:rsidRPr="00DB13CA" w14:paraId="5AC258FE" w14:textId="77777777" w:rsidTr="001161F0">
        <w:trPr>
          <w:trHeight w:val="144"/>
        </w:trPr>
        <w:tc>
          <w:tcPr>
            <w:tcW w:w="1638" w:type="dxa"/>
            <w:hideMark/>
          </w:tcPr>
          <w:p w14:paraId="5A5D104E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2</w:t>
            </w:r>
          </w:p>
        </w:tc>
        <w:tc>
          <w:tcPr>
            <w:tcW w:w="1300" w:type="dxa"/>
            <w:hideMark/>
          </w:tcPr>
          <w:p w14:paraId="3F4763EA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388</w:t>
            </w:r>
          </w:p>
        </w:tc>
        <w:tc>
          <w:tcPr>
            <w:tcW w:w="2570" w:type="dxa"/>
            <w:noWrap/>
            <w:hideMark/>
          </w:tcPr>
          <w:p w14:paraId="30D0F135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7D31EF" w:rsidRPr="00DB13CA" w14:paraId="08FCDAAB" w14:textId="77777777" w:rsidTr="001161F0">
        <w:trPr>
          <w:trHeight w:val="144"/>
        </w:trPr>
        <w:tc>
          <w:tcPr>
            <w:tcW w:w="1638" w:type="dxa"/>
            <w:hideMark/>
          </w:tcPr>
          <w:p w14:paraId="6CDCE0D6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3</w:t>
            </w:r>
          </w:p>
        </w:tc>
        <w:tc>
          <w:tcPr>
            <w:tcW w:w="1300" w:type="dxa"/>
            <w:hideMark/>
          </w:tcPr>
          <w:p w14:paraId="70AA6667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775</w:t>
            </w:r>
          </w:p>
        </w:tc>
        <w:tc>
          <w:tcPr>
            <w:tcW w:w="2570" w:type="dxa"/>
            <w:noWrap/>
            <w:hideMark/>
          </w:tcPr>
          <w:p w14:paraId="54277693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7D31EF" w:rsidRPr="00DB13CA" w14:paraId="78524B5D" w14:textId="77777777" w:rsidTr="001161F0">
        <w:trPr>
          <w:trHeight w:val="144"/>
        </w:trPr>
        <w:tc>
          <w:tcPr>
            <w:tcW w:w="1638" w:type="dxa"/>
            <w:hideMark/>
          </w:tcPr>
          <w:p w14:paraId="675D8FDC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4c</w:t>
            </w:r>
          </w:p>
        </w:tc>
        <w:tc>
          <w:tcPr>
            <w:tcW w:w="1300" w:type="dxa"/>
            <w:hideMark/>
          </w:tcPr>
          <w:p w14:paraId="0B64DE8A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935</w:t>
            </w:r>
          </w:p>
        </w:tc>
        <w:tc>
          <w:tcPr>
            <w:tcW w:w="2570" w:type="dxa"/>
            <w:noWrap/>
            <w:hideMark/>
          </w:tcPr>
          <w:p w14:paraId="37BA1206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7D31EF" w:rsidRPr="00DB13CA" w14:paraId="29B9E46C" w14:textId="77777777" w:rsidTr="001161F0">
        <w:trPr>
          <w:trHeight w:val="144"/>
        </w:trPr>
        <w:tc>
          <w:tcPr>
            <w:tcW w:w="1638" w:type="dxa"/>
            <w:hideMark/>
          </w:tcPr>
          <w:p w14:paraId="0822312A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4a</w:t>
            </w:r>
          </w:p>
        </w:tc>
        <w:tc>
          <w:tcPr>
            <w:tcW w:w="1300" w:type="dxa"/>
            <w:hideMark/>
          </w:tcPr>
          <w:p w14:paraId="22C4CDD5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952</w:t>
            </w:r>
          </w:p>
        </w:tc>
        <w:tc>
          <w:tcPr>
            <w:tcW w:w="2570" w:type="dxa"/>
            <w:noWrap/>
            <w:hideMark/>
          </w:tcPr>
          <w:p w14:paraId="73193958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7D31EF" w:rsidRPr="00DB13CA" w14:paraId="18D10223" w14:textId="77777777" w:rsidTr="001161F0">
        <w:trPr>
          <w:trHeight w:val="144"/>
        </w:trPr>
        <w:tc>
          <w:tcPr>
            <w:tcW w:w="1638" w:type="dxa"/>
            <w:hideMark/>
          </w:tcPr>
          <w:p w14:paraId="5B7CDC06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4b</w:t>
            </w:r>
          </w:p>
        </w:tc>
        <w:tc>
          <w:tcPr>
            <w:tcW w:w="1300" w:type="dxa"/>
            <w:hideMark/>
          </w:tcPr>
          <w:p w14:paraId="6011B562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958</w:t>
            </w:r>
          </w:p>
        </w:tc>
        <w:tc>
          <w:tcPr>
            <w:tcW w:w="2570" w:type="dxa"/>
            <w:noWrap/>
            <w:hideMark/>
          </w:tcPr>
          <w:p w14:paraId="22685D53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7D31EF" w:rsidRPr="00DB13CA" w14:paraId="5D0BB80A" w14:textId="77777777" w:rsidTr="001161F0">
        <w:trPr>
          <w:trHeight w:val="144"/>
        </w:trPr>
        <w:tc>
          <w:tcPr>
            <w:tcW w:w="1638" w:type="dxa"/>
            <w:hideMark/>
          </w:tcPr>
          <w:p w14:paraId="254BA90C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5</w:t>
            </w:r>
          </w:p>
        </w:tc>
        <w:tc>
          <w:tcPr>
            <w:tcW w:w="1300" w:type="dxa"/>
            <w:hideMark/>
          </w:tcPr>
          <w:p w14:paraId="62A0EAE7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974</w:t>
            </w:r>
          </w:p>
        </w:tc>
        <w:tc>
          <w:tcPr>
            <w:tcW w:w="2570" w:type="dxa"/>
            <w:noWrap/>
            <w:hideMark/>
          </w:tcPr>
          <w:p w14:paraId="52608CF0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7D31EF" w:rsidRPr="00DB13CA" w14:paraId="64360DA7" w14:textId="77777777" w:rsidTr="001161F0">
        <w:trPr>
          <w:trHeight w:val="144"/>
        </w:trPr>
        <w:tc>
          <w:tcPr>
            <w:tcW w:w="1638" w:type="dxa"/>
            <w:hideMark/>
          </w:tcPr>
          <w:p w14:paraId="25A04435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4</w:t>
            </w:r>
          </w:p>
        </w:tc>
        <w:tc>
          <w:tcPr>
            <w:tcW w:w="1300" w:type="dxa"/>
            <w:hideMark/>
          </w:tcPr>
          <w:p w14:paraId="1065604D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045</w:t>
            </w:r>
          </w:p>
        </w:tc>
        <w:tc>
          <w:tcPr>
            <w:tcW w:w="2570" w:type="dxa"/>
            <w:noWrap/>
            <w:hideMark/>
          </w:tcPr>
          <w:p w14:paraId="1C2C228C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7D31EF" w:rsidRPr="00DB13CA" w14:paraId="4A27721B" w14:textId="77777777" w:rsidTr="001161F0">
        <w:trPr>
          <w:trHeight w:val="144"/>
        </w:trPr>
        <w:tc>
          <w:tcPr>
            <w:tcW w:w="1638" w:type="dxa"/>
            <w:tcBorders>
              <w:bottom w:val="single" w:sz="4" w:space="0" w:color="auto"/>
            </w:tcBorders>
            <w:hideMark/>
          </w:tcPr>
          <w:p w14:paraId="08B6B3BC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7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hideMark/>
          </w:tcPr>
          <w:p w14:paraId="6419F4A2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73</w:t>
            </w:r>
          </w:p>
        </w:tc>
        <w:tc>
          <w:tcPr>
            <w:tcW w:w="2570" w:type="dxa"/>
            <w:tcBorders>
              <w:bottom w:val="single" w:sz="4" w:space="0" w:color="auto"/>
            </w:tcBorders>
            <w:noWrap/>
            <w:hideMark/>
          </w:tcPr>
          <w:p w14:paraId="52CAD3AD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7D31EF" w:rsidRPr="00DB13CA" w14:paraId="1CB84E29" w14:textId="77777777" w:rsidTr="001161F0">
        <w:trPr>
          <w:trHeight w:val="144"/>
        </w:trPr>
        <w:tc>
          <w:tcPr>
            <w:tcW w:w="1638" w:type="dxa"/>
            <w:tcBorders>
              <w:top w:val="single" w:sz="4" w:space="0" w:color="auto"/>
            </w:tcBorders>
            <w:hideMark/>
          </w:tcPr>
          <w:p w14:paraId="665162FA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Splicing regulators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hideMark/>
          </w:tcPr>
          <w:p w14:paraId="5B4F039C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2570" w:type="dxa"/>
            <w:tcBorders>
              <w:top w:val="single" w:sz="4" w:space="0" w:color="auto"/>
            </w:tcBorders>
            <w:noWrap/>
            <w:hideMark/>
          </w:tcPr>
          <w:p w14:paraId="014A5C01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</w:p>
        </w:tc>
      </w:tr>
      <w:tr w:rsidR="007D31EF" w:rsidRPr="00DB13CA" w14:paraId="04334478" w14:textId="77777777" w:rsidTr="001161F0">
        <w:trPr>
          <w:trHeight w:val="144"/>
        </w:trPr>
        <w:tc>
          <w:tcPr>
            <w:tcW w:w="1638" w:type="dxa"/>
            <w:hideMark/>
          </w:tcPr>
          <w:p w14:paraId="659B2C6C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SS2b</w:t>
            </w:r>
            <w:r w:rsidRPr="007D114F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300" w:type="dxa"/>
            <w:hideMark/>
          </w:tcPr>
          <w:p w14:paraId="0D04130D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4988-5007     </w:t>
            </w:r>
          </w:p>
        </w:tc>
        <w:tc>
          <w:tcPr>
            <w:tcW w:w="2570" w:type="dxa"/>
            <w:noWrap/>
            <w:hideMark/>
          </w:tcPr>
          <w:p w14:paraId="705B936A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Brillen&lt;/Author&gt;&lt;Year&gt;2017&lt;/Year&gt;&lt;RecNum&gt;43&lt;/RecNum&gt;&lt;DisplayText&gt;[32]&lt;/DisplayText&gt;&lt;record&gt;&lt;rec-number&gt;43&lt;/rec-number&gt;&lt;foreign-keys&gt;&lt;key app="EN" db-id="waf0zwsea55xpkefrdmp5ss3xxxe9tvfarve" timestamp="1497023397"&gt;43&lt;/key&gt;&lt;/foreign-keys&gt;&lt;ref-type name="Journal Article"&gt;17&lt;/ref-type&gt;&lt;contributors&gt;&lt;authors&gt;&lt;author&gt;Brillen, A. L.&lt;/author&gt;&lt;author&gt;Walotka, L.&lt;/author&gt;&lt;author&gt;Hillebrand, F.&lt;/author&gt;&lt;author&gt;Muller, L.&lt;/author&gt;&lt;author&gt;Widera, M.&lt;/author&gt;&lt;author&gt;Theiss, S.&lt;/author&gt;&lt;author&gt;Schaal, H.&lt;/author&gt;&lt;/authors&gt;&lt;/contributors&gt;&lt;auth-address&gt;Heinrich-Heine-University Dusseldorf, Institute of Virology, Dusseldorf, Germany.&amp;#xD;University Hospital, University of Duisburg-Essen, Institute of Virology, Essen, Germany.&amp;#xD;Heinrich-Heine-University Dusseldorf, Institute of Clinical Neuroscience and Medical Psychology, Dusseldorf, Germany.&amp;#xD;Heinrich-Heine-University Dusseldorf, Institute of Virology, Dusseldorf, Germany schaal@uni-duesseldorf.de.&lt;/auth-address&gt;&lt;titles&gt;&lt;title&gt;Analysis of competing HIV-1 splice donor sites uncovers a tight cluster of splicing regulatory elements within exon 2/2b&lt;/title&gt;&lt;secondary-title&gt;J Virol&lt;/secondary-title&gt;&lt;/titles&gt;&lt;periodical&gt;&lt;full-title&gt;J Virol&lt;/full-title&gt;&lt;/periodical&gt;&lt;dates&gt;&lt;year&gt;2017&lt;/year&gt;&lt;pub-dates&gt;&lt;date&gt;Apr 26&lt;/date&gt;&lt;/pub-dates&gt;&lt;/dates&gt;&lt;isbn&gt;1098-5514 (Electronic)&amp;#xD;0022-538X (Linking)&lt;/isbn&gt;&lt;accession-num&gt;28446664&lt;/accession-num&gt;&lt;urls&gt;&lt;related-urls&gt;&lt;url&gt;https://www.ncbi.nlm.nih.gov/pubmed/28446664&lt;/url&gt;&lt;/related-urls&gt;&lt;/urls&gt;&lt;electronic-resource-num&gt;10.1128/JVI.00389-17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[32]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7D31EF" w:rsidRPr="00DB13CA" w14:paraId="05ED22A9" w14:textId="77777777" w:rsidTr="001161F0">
        <w:trPr>
          <w:trHeight w:val="144"/>
        </w:trPr>
        <w:tc>
          <w:tcPr>
            <w:tcW w:w="1638" w:type="dxa"/>
            <w:hideMark/>
          </w:tcPr>
          <w:p w14:paraId="3DD665EB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SSV</w:t>
            </w:r>
          </w:p>
        </w:tc>
        <w:tc>
          <w:tcPr>
            <w:tcW w:w="1300" w:type="dxa"/>
            <w:hideMark/>
          </w:tcPr>
          <w:p w14:paraId="6510B64B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422-5436</w:t>
            </w:r>
          </w:p>
        </w:tc>
        <w:tc>
          <w:tcPr>
            <w:tcW w:w="2570" w:type="dxa"/>
            <w:noWrap/>
            <w:hideMark/>
          </w:tcPr>
          <w:p w14:paraId="4D2E57DA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Madsen&lt;/Author&gt;&lt;Year&gt;2005&lt;/Year&gt;&lt;RecNum&gt;49&lt;/RecNum&gt;&lt;DisplayText&gt;[45]&lt;/DisplayText&gt;&lt;record&gt;&lt;rec-number&gt;49&lt;/rec-number&gt;&lt;foreign-keys&gt;&lt;key app="EN" db-id="waf0zwsea55xpkefrdmp5ss3xxxe9tvfarve" timestamp="1509477901"&gt;49&lt;/key&gt;&lt;/foreign-keys&gt;&lt;ref-type name="Journal Article"&gt;17&lt;/ref-type&gt;&lt;contributors&gt;&lt;authors&gt;&lt;author&gt;Madsen, J. M.&lt;/author&gt;&lt;author&gt;Stoltzfus, C. M.&lt;/author&gt;&lt;/authors&gt;&lt;/contributors&gt;&lt;auth-address&gt;Interdisciplinary Program in Molecular Biology, Carver College of Medicine, University of Iowa, Iowa City, IA 52242, USA.&lt;/auth-address&gt;&lt;titles&gt;&lt;title&gt;An exonic splicing silencer downstream of the 3&amp;apos; splice site A2 is required for efficient human immunodeficiency virus type 1 replication&lt;/title&gt;&lt;secondary-title&gt;J Virol&lt;/secondary-title&gt;&lt;/titles&gt;&lt;periodical&gt;&lt;full-title&gt;J Virol&lt;/full-title&gt;&lt;/periodical&gt;&lt;pages&gt;10478-86&lt;/pages&gt;&lt;volume&gt;79&lt;/volume&gt;&lt;number&gt;16&lt;/number&gt;&lt;keywords&gt;&lt;keyword&gt;Base Sequence&lt;/keyword&gt;&lt;keyword&gt;Cell Line&lt;/keyword&gt;&lt;keyword&gt;*Exons&lt;/keyword&gt;&lt;keyword&gt;HIV-1/*genetics/*physiology&lt;/keyword&gt;&lt;keyword&gt;Humans&lt;/keyword&gt;&lt;keyword&gt;Molecular Sequence Data&lt;/keyword&gt;&lt;keyword&gt;RNA Splicing&lt;/keyword&gt;&lt;keyword&gt;*Silencer Elements, Transcriptional&lt;/keyword&gt;&lt;keyword&gt;*Virus Replication&lt;/keyword&gt;&lt;/keywords&gt;&lt;dates&gt;&lt;year&gt;2005&lt;/year&gt;&lt;pub-dates&gt;&lt;date&gt;Aug&lt;/date&gt;&lt;/pub-dates&gt;&lt;/dates&gt;&lt;isbn&gt;0022-538X (Print)&amp;#xD;0022-538X (Linking)&lt;/isbn&gt;&lt;accession-num&gt;16051840&lt;/accession-num&gt;&lt;urls&gt;&lt;related-urls&gt;&lt;url&gt;https://www.ncbi.nlm.nih.gov/pubmed/16051840&lt;/url&gt;&lt;/related-urls&gt;&lt;/urls&gt;&lt;custom2&gt;PMC1182660&lt;/custom2&gt;&lt;electronic-resource-num&gt;10.1128/JVI.79.16.10478-10486.2005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[45]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7D31EF" w:rsidRPr="00DB13CA" w14:paraId="246C86F6" w14:textId="77777777" w:rsidTr="001161F0">
        <w:trPr>
          <w:trHeight w:val="144"/>
        </w:trPr>
        <w:tc>
          <w:tcPr>
            <w:tcW w:w="1638" w:type="dxa"/>
            <w:hideMark/>
          </w:tcPr>
          <w:p w14:paraId="75576669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SS2</w:t>
            </w:r>
          </w:p>
        </w:tc>
        <w:tc>
          <w:tcPr>
            <w:tcW w:w="1300" w:type="dxa"/>
            <w:hideMark/>
          </w:tcPr>
          <w:p w14:paraId="3500D31D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846-5855</w:t>
            </w:r>
          </w:p>
        </w:tc>
        <w:tc>
          <w:tcPr>
            <w:tcW w:w="2570" w:type="dxa"/>
            <w:noWrap/>
            <w:hideMark/>
          </w:tcPr>
          <w:p w14:paraId="7BAFDADF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Si&lt;/Author&gt;&lt;Year&gt;1997&lt;/Year&gt;&lt;RecNum&gt;50&lt;/RecNum&gt;&lt;DisplayText&gt;[46]&lt;/DisplayText&gt;&lt;record&gt;&lt;rec-number&gt;50&lt;/rec-number&gt;&lt;foreign-keys&gt;&lt;key app="EN" db-id="waf0zwsea55xpkefrdmp5ss3xxxe9tvfarve" timestamp="1509478109"&gt;50&lt;/key&gt;&lt;/foreign-keys&gt;&lt;ref-type name="Journal Article"&gt;17&lt;/ref-type&gt;&lt;contributors&gt;&lt;authors&gt;&lt;author&gt;Si, Z.&lt;/author&gt;&lt;author&gt;Amendt, B. A.&lt;/author&gt;&lt;author&gt;Stoltzfus, C. M.&lt;/author&gt;&lt;/authors&gt;&lt;/contributors&gt;&lt;auth-address&gt;Department of Microbiology, University of Iowa, Iowa City 52242, USA.&lt;/auth-address&gt;&lt;titles&gt;&lt;title&gt;Splicing efficiency of human immunodeficiency virus type 1 tat RNA is determined by both a suboptimal 3&amp;apos; splice site and a 10 nucleotide exon splicing silencer element located within tat exon 2&lt;/title&gt;&lt;secondary-title&gt;Nucleic Acids Res&lt;/secondary-title&gt;&lt;/titles&gt;&lt;periodical&gt;&lt;full-title&gt;Nucleic Acids Res&lt;/full-title&gt;&lt;/periodical&gt;&lt;pages&gt;861-7&lt;/pages&gt;&lt;volume&gt;25&lt;/volume&gt;&lt;number&gt;4&lt;/number&gt;&lt;keywords&gt;&lt;keyword&gt;Avian Sarcoma Viruses/genetics&lt;/keyword&gt;&lt;keyword&gt;*Exons&lt;/keyword&gt;&lt;keyword&gt;Genes, src&lt;/keyword&gt;&lt;keyword&gt;*Genes, tat&lt;/keyword&gt;&lt;keyword&gt;HIV-1/*genetics&lt;/keyword&gt;&lt;keyword&gt;HeLa Cells&lt;/keyword&gt;&lt;keyword&gt;Humans&lt;/keyword&gt;&lt;keyword&gt;Point Mutation&lt;/keyword&gt;&lt;keyword&gt;Polypyrimidine Tract-Binding Protein&lt;/keyword&gt;&lt;keyword&gt;*RNA Splicing&lt;/keyword&gt;&lt;keyword&gt;RNA, Viral/*genetics&lt;/keyword&gt;&lt;keyword&gt;RNA-Binding Proteins/genetics&lt;/keyword&gt;&lt;keyword&gt;*Regulatory Sequences, Nucleic Acid&lt;/keyword&gt;&lt;keyword&gt;Ribonucleoproteins/genetics&lt;/keyword&gt;&lt;/keywords&gt;&lt;dates&gt;&lt;year&gt;1997&lt;/year&gt;&lt;pub-dates&gt;&lt;date&gt;Feb 15&lt;/date&gt;&lt;/pub-dates&gt;&lt;/dates&gt;&lt;isbn&gt;0305-1048 (Print)&amp;#xD;0305-1048 (Linking)&lt;/isbn&gt;&lt;accession-num&gt;9016638&lt;/accession-num&gt;&lt;urls&gt;&lt;related-urls&gt;&lt;url&gt;https://www.ncbi.nlm.nih.gov/pubmed/9016638&lt;/url&gt;&lt;/related-urls&gt;&lt;/urls&gt;&lt;custom2&gt;PMC146521&lt;/custom2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[46]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7D31EF" w:rsidRPr="00DB13CA" w14:paraId="50A64D28" w14:textId="77777777" w:rsidTr="001161F0">
        <w:trPr>
          <w:trHeight w:val="144"/>
        </w:trPr>
        <w:tc>
          <w:tcPr>
            <w:tcW w:w="1638" w:type="dxa"/>
            <w:hideMark/>
          </w:tcPr>
          <w:p w14:paraId="72825F36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SS3</w:t>
            </w:r>
          </w:p>
        </w:tc>
        <w:tc>
          <w:tcPr>
            <w:tcW w:w="1300" w:type="dxa"/>
            <w:hideMark/>
          </w:tcPr>
          <w:p w14:paraId="0E8B7E46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450-8465</w:t>
            </w:r>
          </w:p>
        </w:tc>
        <w:tc>
          <w:tcPr>
            <w:tcW w:w="2570" w:type="dxa"/>
            <w:noWrap/>
            <w:hideMark/>
          </w:tcPr>
          <w:p w14:paraId="18780D63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Si&lt;/Author&gt;&lt;Year&gt;1998&lt;/Year&gt;&lt;RecNum&gt;51&lt;/RecNum&gt;&lt;DisplayText&gt;[47]&lt;/DisplayText&gt;&lt;record&gt;&lt;rec-number&gt;51&lt;/rec-number&gt;&lt;foreign-keys&gt;&lt;key app="EN" db-id="waf0zwsea55xpkefrdmp5ss3xxxe9tvfarve" timestamp="1509478109"&gt;51&lt;/key&gt;&lt;/foreign-keys&gt;&lt;ref-type name="Journal Article"&gt;17&lt;/ref-type&gt;&lt;contributors&gt;&lt;authors&gt;&lt;author&gt;Si, Z. H.&lt;/author&gt;&lt;author&gt;Rauch, D.&lt;/author&gt;&lt;author&gt;Stoltzfus, C. M.&lt;/author&gt;&lt;/authors&gt;&lt;/contributors&gt;&lt;auth-address&gt;Department of Microbiology, University of Iowa, Iowa City, Iowa 52242, USA.&lt;/auth-address&gt;&lt;titles&gt;&lt;title&gt;The exon splicing silencer in human immunodeficiency virus type 1 Tat exon 3 is bipartite and acts early in spliceosome assembly&lt;/title&gt;&lt;secondary-title&gt;Mol Cell Biol&lt;/secondary-title&gt;&lt;/titles&gt;&lt;periodical&gt;&lt;full-title&gt;Mol Cell Biol&lt;/full-title&gt;&lt;/periodical&gt;&lt;pages&gt;5404-13&lt;/pages&gt;&lt;volume&gt;18&lt;/volume&gt;&lt;number&gt;9&lt;/number&gt;&lt;keywords&gt;&lt;keyword&gt;Base Sequence&lt;/keyword&gt;&lt;keyword&gt;Cloning, Organism&lt;/keyword&gt;&lt;keyword&gt;*Exons&lt;/keyword&gt;&lt;keyword&gt;Gene Products, tat/*biosynthesis&lt;/keyword&gt;&lt;keyword&gt;*Genes, tat&lt;/keyword&gt;&lt;keyword&gt;HIV Enhancer&lt;/keyword&gt;&lt;keyword&gt;HIV-1/*genetics&lt;/keyword&gt;&lt;keyword&gt;Humans&lt;/keyword&gt;&lt;keyword&gt;Kinetics&lt;/keyword&gt;&lt;keyword&gt;Mutagenesis, Site-Directed&lt;/keyword&gt;&lt;keyword&gt;*RNA Splicing&lt;/keyword&gt;&lt;keyword&gt;RNA, Messenger/chemistry/metabolism&lt;/keyword&gt;&lt;keyword&gt;RNA, Viral/chemistry/metabolism&lt;/keyword&gt;&lt;keyword&gt;*Regulatory Sequences, Nucleic Acid&lt;/keyword&gt;&lt;keyword&gt;Spliceosomes/*physiology&lt;/keyword&gt;&lt;keyword&gt;tat Gene Products, Human Immunodeficiency Virus&lt;/keyword&gt;&lt;/keywords&gt;&lt;dates&gt;&lt;year&gt;1998&lt;/year&gt;&lt;pub-dates&gt;&lt;date&gt;Sep&lt;/date&gt;&lt;/pub-dates&gt;&lt;/dates&gt;&lt;isbn&gt;0270-7306 (Print)&amp;#xD;0270-7306 (Linking)&lt;/isbn&gt;&lt;accession-num&gt;9710624&lt;/accession-num&gt;&lt;urls&gt;&lt;related-urls&gt;&lt;url&gt;https://www.ncbi.nlm.nih.gov/pubmed/9710624&lt;/url&gt;&lt;/related-urls&gt;&lt;/urls&gt;&lt;custom2&gt;PMC109125&lt;/custom2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[47]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7D31EF" w:rsidRPr="00DB13CA" w14:paraId="2F4451B8" w14:textId="77777777" w:rsidTr="001161F0">
        <w:trPr>
          <w:trHeight w:val="144"/>
        </w:trPr>
        <w:tc>
          <w:tcPr>
            <w:tcW w:w="1638" w:type="dxa"/>
            <w:hideMark/>
          </w:tcPr>
          <w:p w14:paraId="16EAC83B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SS2P</w:t>
            </w:r>
          </w:p>
        </w:tc>
        <w:tc>
          <w:tcPr>
            <w:tcW w:w="1300" w:type="dxa"/>
            <w:hideMark/>
          </w:tcPr>
          <w:p w14:paraId="48104AF6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779-5785</w:t>
            </w:r>
          </w:p>
        </w:tc>
        <w:tc>
          <w:tcPr>
            <w:tcW w:w="2570" w:type="dxa"/>
            <w:noWrap/>
            <w:hideMark/>
          </w:tcPr>
          <w:p w14:paraId="34189CCE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KYWNxdWVuZXQ8L0F1dGhvcj48WWVhcj4yMDAxPC9ZZWFy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KYWNxdWVuZXQ8L0F1dGhvcj48WWVhcj4yMDAxPC9ZZWFy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[25]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7D31EF" w:rsidRPr="00DB13CA" w14:paraId="52D742A8" w14:textId="77777777" w:rsidTr="001161F0">
        <w:trPr>
          <w:trHeight w:val="144"/>
        </w:trPr>
        <w:tc>
          <w:tcPr>
            <w:tcW w:w="1638" w:type="dxa"/>
            <w:hideMark/>
          </w:tcPr>
          <w:p w14:paraId="6AFFD33D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SE2b</w:t>
            </w:r>
            <w:r w:rsidRPr="007D114F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300" w:type="dxa"/>
            <w:hideMark/>
          </w:tcPr>
          <w:p w14:paraId="7357AB5E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008-5032</w:t>
            </w:r>
          </w:p>
        </w:tc>
        <w:tc>
          <w:tcPr>
            <w:tcW w:w="2570" w:type="dxa"/>
            <w:noWrap/>
            <w:hideMark/>
          </w:tcPr>
          <w:p w14:paraId="055617AF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Brillen&lt;/Author&gt;&lt;Year&gt;2017&lt;/Year&gt;&lt;RecNum&gt;43&lt;/RecNum&gt;&lt;DisplayText&gt;[32]&lt;/DisplayText&gt;&lt;record&gt;&lt;rec-number&gt;43&lt;/rec-number&gt;&lt;foreign-keys&gt;&lt;key app="EN" db-id="waf0zwsea55xpkefrdmp5ss3xxxe9tvfarve" timestamp="1497023397"&gt;43&lt;/key&gt;&lt;/foreign-keys&gt;&lt;ref-type name="Journal Article"&gt;17&lt;/ref-type&gt;&lt;contributors&gt;&lt;authors&gt;&lt;author&gt;Brillen, A. L.&lt;/author&gt;&lt;author&gt;Walotka, L.&lt;/author&gt;&lt;author&gt;Hillebrand, F.&lt;/author&gt;&lt;author&gt;Muller, L.&lt;/author&gt;&lt;author&gt;Widera, M.&lt;/author&gt;&lt;author&gt;Theiss, S.&lt;/author&gt;&lt;author&gt;Schaal, H.&lt;/author&gt;&lt;/authors&gt;&lt;/contributors&gt;&lt;auth-address&gt;Heinrich-Heine-University Dusseldorf, Institute of Virology, Dusseldorf, Germany.&amp;#xD;University Hospital, University of Duisburg-Essen, Institute of Virology, Essen, Germany.&amp;#xD;Heinrich-Heine-University Dusseldorf, Institute of Clinical Neuroscience and Medical Psychology, Dusseldorf, Germany.&amp;#xD;Heinrich-Heine-University Dusseldorf, Institute of Virology, Dusseldorf, Germany schaal@uni-duesseldorf.de.&lt;/auth-address&gt;&lt;titles&gt;&lt;title&gt;Analysis of competing HIV-1 splice donor sites uncovers a tight cluster of splicing regulatory elements within exon 2/2b&lt;/title&gt;&lt;secondary-title&gt;J Virol&lt;/secondary-title&gt;&lt;/titles&gt;&lt;periodical&gt;&lt;full-title&gt;J Virol&lt;/full-title&gt;&lt;/periodical&gt;&lt;dates&gt;&lt;year&gt;2017&lt;/year&gt;&lt;pub-dates&gt;&lt;date&gt;Apr 26&lt;/date&gt;&lt;/pub-dates&gt;&lt;/dates&gt;&lt;isbn&gt;1098-5514 (Electronic)&amp;#xD;0022-538X (Linking)&lt;/isbn&gt;&lt;accession-num&gt;28446664&lt;/accession-num&gt;&lt;urls&gt;&lt;related-urls&gt;&lt;url&gt;https://www.ncbi.nlm.nih.gov/pubmed/28446664&lt;/url&gt;&lt;/related-urls&gt;&lt;/urls&gt;&lt;electronic-resource-num&gt;10.1128/JVI.00389-17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[32]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7D31EF" w:rsidRPr="00DB13CA" w14:paraId="42F6C9BE" w14:textId="77777777" w:rsidTr="001161F0">
        <w:trPr>
          <w:trHeight w:val="144"/>
        </w:trPr>
        <w:tc>
          <w:tcPr>
            <w:tcW w:w="1638" w:type="dxa"/>
            <w:hideMark/>
          </w:tcPr>
          <w:p w14:paraId="2724F5B5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SE vpr</w:t>
            </w:r>
            <w:r w:rsidRPr="007D114F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300" w:type="dxa"/>
            <w:hideMark/>
          </w:tcPr>
          <w:p w14:paraId="4FF2EFF4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437-5460</w:t>
            </w:r>
          </w:p>
        </w:tc>
        <w:tc>
          <w:tcPr>
            <w:tcW w:w="2570" w:type="dxa"/>
            <w:noWrap/>
            <w:hideMark/>
          </w:tcPr>
          <w:p w14:paraId="35EC3D41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FcmtlbGVuejwvQXV0aG9yPjxZZWFyPjIwMTM8L1llYXI+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FcmtlbGVuejwvQXV0aG9yPjxZZWFyPjIwMTM8L1llYXI+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[38]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7D31EF" w:rsidRPr="00DB13CA" w14:paraId="719E6B27" w14:textId="77777777" w:rsidTr="001161F0">
        <w:trPr>
          <w:trHeight w:val="144"/>
        </w:trPr>
        <w:tc>
          <w:tcPr>
            <w:tcW w:w="1638" w:type="dxa"/>
            <w:hideMark/>
          </w:tcPr>
          <w:p w14:paraId="10A663C7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SE tat</w:t>
            </w:r>
            <w:r w:rsidRPr="007D114F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300" w:type="dxa"/>
            <w:hideMark/>
          </w:tcPr>
          <w:p w14:paraId="5A4E9665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807-5837</w:t>
            </w:r>
          </w:p>
        </w:tc>
        <w:tc>
          <w:tcPr>
            <w:tcW w:w="2570" w:type="dxa"/>
            <w:noWrap/>
            <w:hideMark/>
          </w:tcPr>
          <w:p w14:paraId="13EC7703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FcmtlbGVuejwvQXV0aG9yPjxZZWFyPjIwMTU8L1llYXI+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FcmtlbGVuejwvQXV0aG9yPjxZZWFyPjIwMTU8L1llYXI+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[48]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7D31EF" w:rsidRPr="00DB13CA" w14:paraId="5B7BD017" w14:textId="77777777" w:rsidTr="001161F0">
        <w:trPr>
          <w:trHeight w:val="144"/>
        </w:trPr>
        <w:tc>
          <w:tcPr>
            <w:tcW w:w="1638" w:type="dxa"/>
            <w:hideMark/>
          </w:tcPr>
          <w:p w14:paraId="6581B8CB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GAA)3</w:t>
            </w:r>
          </w:p>
        </w:tc>
        <w:tc>
          <w:tcPr>
            <w:tcW w:w="1300" w:type="dxa"/>
            <w:hideMark/>
          </w:tcPr>
          <w:p w14:paraId="3C9B26E0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418-8428</w:t>
            </w:r>
          </w:p>
        </w:tc>
        <w:tc>
          <w:tcPr>
            <w:tcW w:w="2570" w:type="dxa"/>
            <w:noWrap/>
            <w:hideMark/>
          </w:tcPr>
          <w:p w14:paraId="272F4521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Staffa&lt;/Author&gt;&lt;Year&gt;1995&lt;/Year&gt;&lt;RecNum&gt;53&lt;/RecNum&gt;&lt;DisplayText&gt;[49]&lt;/DisplayText&gt;&lt;record&gt;&lt;rec-number&gt;53&lt;/rec-number&gt;&lt;foreign-keys&gt;&lt;key app="EN" db-id="waf0zwsea55xpkefrdmp5ss3xxxe9tvfarve" timestamp="1509478582"&gt;53&lt;/key&gt;&lt;/foreign-keys&gt;&lt;ref-type name="Journal Article"&gt;17&lt;/ref-type&gt;&lt;contributors&gt;&lt;authors&gt;&lt;author&gt;Staffa, A.&lt;/author&gt;&lt;author&gt;Cochrane, A.&lt;/author&gt;&lt;/authors&gt;&lt;/contributors&gt;&lt;auth-address&gt;Department of Microbiology and Immunology, McGill University, Montreal, Quebec, Canada.&lt;/auth-address&gt;&lt;titles&gt;&lt;title&gt;Identification of positive and negative splicing regulatory elements within the terminal tat-rev exon of human immunodeficiency virus type 1&lt;/title&gt;&lt;secondary-title&gt;Mol Cell Biol&lt;/secondary-title&gt;&lt;/titles&gt;&lt;periodical&gt;&lt;full-title&gt;Mol Cell Biol&lt;/full-title&gt;&lt;/periodical&gt;&lt;pages&gt;4597-605&lt;/pages&gt;&lt;volume&gt;15&lt;/volume&gt;&lt;number&gt;8&lt;/number&gt;&lt;keywords&gt;&lt;keyword&gt;Animals&lt;/keyword&gt;&lt;keyword&gt;Base Composition&lt;/keyword&gt;&lt;keyword&gt;Base Sequence&lt;/keyword&gt;&lt;keyword&gt;Cells, Cultured&lt;/keyword&gt;&lt;keyword&gt;Exons/*genetics&lt;/keyword&gt;&lt;keyword&gt;Gene Expression Regulation, Viral&lt;/keyword&gt;&lt;keyword&gt;Gene Products, rev/biosynthesis/*genetics&lt;/keyword&gt;&lt;keyword&gt;Gene Products, tat/biosynthesis/*genetics&lt;/keyword&gt;&lt;keyword&gt;HIV-1/*genetics&lt;/keyword&gt;&lt;keyword&gt;Molecular Sequence Data&lt;/keyword&gt;&lt;keyword&gt;Mutagenesis&lt;/keyword&gt;&lt;keyword&gt;*RNA Splicing&lt;/keyword&gt;&lt;keyword&gt;Regulatory Sequences, Nucleic Acid/genetics&lt;/keyword&gt;&lt;keyword&gt;rev Gene Products, Human Immunodeficiency Virus&lt;/keyword&gt;&lt;keyword&gt;tat Gene Products, Human Immunodeficiency Virus&lt;/keyword&gt;&lt;/keywords&gt;&lt;dates&gt;&lt;year&gt;1995&lt;/year&gt;&lt;pub-dates&gt;&lt;date&gt;Aug&lt;/date&gt;&lt;/pub-dates&gt;&lt;/dates&gt;&lt;isbn&gt;0270-7306 (Print)&amp;#xD;0270-7306 (Linking)&lt;/isbn&gt;&lt;accession-num&gt;7623851&lt;/accession-num&gt;&lt;urls&gt;&lt;related-urls&gt;&lt;url&gt;https://www.ncbi.nlm.nih.gov/pubmed/7623851&lt;/url&gt;&lt;/related-urls&gt;&lt;/urls&gt;&lt;custom2&gt;PMC230700&lt;/custom2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[49]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7D31EF" w:rsidRPr="00DB13CA" w14:paraId="23FDDF0C" w14:textId="77777777" w:rsidTr="001161F0">
        <w:trPr>
          <w:trHeight w:val="144"/>
        </w:trPr>
        <w:tc>
          <w:tcPr>
            <w:tcW w:w="1638" w:type="dxa"/>
            <w:hideMark/>
          </w:tcPr>
          <w:p w14:paraId="37EAD8AC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SE2</w:t>
            </w:r>
          </w:p>
        </w:tc>
        <w:tc>
          <w:tcPr>
            <w:tcW w:w="1300" w:type="dxa"/>
            <w:hideMark/>
          </w:tcPr>
          <w:p w14:paraId="478721EA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838-5845</w:t>
            </w:r>
          </w:p>
        </w:tc>
        <w:tc>
          <w:tcPr>
            <w:tcW w:w="2570" w:type="dxa"/>
            <w:noWrap/>
            <w:hideMark/>
          </w:tcPr>
          <w:p w14:paraId="262CE946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aYWhsZXI8L0F1dGhvcj48WWVhcj4yMDA0PC9ZZWFyPjxS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aYWhsZXI8L0F1dGhvcj48WWVhcj4yMDA0PC9ZZWFyPjxS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[50]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7D31EF" w:rsidRPr="00DB13CA" w14:paraId="3D46EC1F" w14:textId="77777777" w:rsidTr="001161F0">
        <w:trPr>
          <w:trHeight w:val="261"/>
        </w:trPr>
        <w:tc>
          <w:tcPr>
            <w:tcW w:w="1638" w:type="dxa"/>
            <w:hideMark/>
          </w:tcPr>
          <w:p w14:paraId="5D62A72D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SEM1</w:t>
            </w:r>
          </w:p>
        </w:tc>
        <w:tc>
          <w:tcPr>
            <w:tcW w:w="1300" w:type="dxa"/>
            <w:hideMark/>
          </w:tcPr>
          <w:p w14:paraId="2CB43EB1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933-4939</w:t>
            </w:r>
          </w:p>
        </w:tc>
        <w:tc>
          <w:tcPr>
            <w:tcW w:w="2570" w:type="dxa"/>
            <w:noWrap/>
            <w:hideMark/>
          </w:tcPr>
          <w:p w14:paraId="19D5E1DF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Kammler&lt;/Author&gt;&lt;Year&gt;2006&lt;/Year&gt;&lt;RecNum&gt;33&lt;/RecNum&gt;&lt;DisplayText&gt;[28]&lt;/DisplayText&gt;&lt;record&gt;&lt;rec-number&gt;33&lt;/rec-number&gt;&lt;foreign-keys&gt;&lt;key app="EN" db-id="waf0zwsea55xpkefrdmp5ss3xxxe9tvfarve" timestamp="1494422518"&gt;33&lt;/key&gt;&lt;/foreign-keys&gt;&lt;ref-type name="Journal Article"&gt;17&lt;/ref-type&gt;&lt;contributors&gt;&lt;authors&gt;&lt;author&gt;Kammler, S.&lt;/author&gt;&lt;author&gt;Otte, M.&lt;/author&gt;&lt;author&gt;Hauber, I.&lt;/author&gt;&lt;author&gt;Kjems, J.&lt;/author&gt;&lt;author&gt;Hauber, J.&lt;/author&gt;&lt;author&gt;Schaal, H.&lt;/author&gt;&lt;/authors&gt;&lt;/contributors&gt;&lt;auth-address&gt;Institut fur Virologie, Heinrich-Heine-Universitat Dusseldorf, Universitatsstr, 1, Geb, 22,21, D-40225 Dusseldorf, Germany. suk@mb.au.dk&lt;/auth-address&gt;&lt;titles&gt;&lt;title&gt;The strength of the HIV-1 3&amp;apos; splice sites affects Rev function&lt;/title&gt;&lt;secondary-title&gt;Retrovirology&lt;/secondary-title&gt;&lt;/titles&gt;&lt;periodical&gt;&lt;full-title&gt;Retrovirology&lt;/full-title&gt;&lt;/periodical&gt;&lt;pages&gt;89&lt;/pages&gt;&lt;volume&gt;3&lt;/volume&gt;&lt;keywords&gt;&lt;keyword&gt;3&amp;apos; Untranslated Regions/*genetics&lt;/keyword&gt;&lt;keyword&gt;Enhancer Elements, Genetic&lt;/keyword&gt;&lt;keyword&gt;Exons/genetics&lt;/keyword&gt;&lt;keyword&gt;Gene Products, rev/*metabolism&lt;/keyword&gt;&lt;keyword&gt;Genes, rev&lt;/keyword&gt;&lt;keyword&gt;HIV-1/*genetics/metabolism&lt;/keyword&gt;&lt;keyword&gt;HeLa Cells&lt;/keyword&gt;&lt;keyword&gt;Humans&lt;/keyword&gt;&lt;keyword&gt;Introns/genetics&lt;/keyword&gt;&lt;keyword&gt;*RNA Splicing&lt;/keyword&gt;&lt;keyword&gt;RNA, Messenger/genetics/metabolism&lt;/keyword&gt;&lt;keyword&gt;RNA, Viral/genetics/metabolism&lt;/keyword&gt;&lt;keyword&gt;rev Gene Products, Human Immunodeficiency Virus&lt;/keyword&gt;&lt;/keywords&gt;&lt;dates&gt;&lt;year&gt;2006&lt;/year&gt;&lt;pub-dates&gt;&lt;date&gt;Dec 04&lt;/date&gt;&lt;/pub-dates&gt;&lt;/dates&gt;&lt;isbn&gt;1742-4690 (Electronic)&amp;#xD;1742-4690 (Linking)&lt;/isbn&gt;&lt;accession-num&gt;17144911&lt;/accession-num&gt;&lt;urls&gt;&lt;related-urls&gt;&lt;url&gt;https://www.ncbi.nlm.nih.gov/pubmed/17144911&lt;/url&gt;&lt;/related-urls&gt;&lt;/urls&gt;&lt;custom2&gt;PMC1697824&lt;/custom2&gt;&lt;electronic-resource-num&gt;10.1186/1742-4690-3-89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[28]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7D31EF" w:rsidRPr="00DB13CA" w14:paraId="4F178EAA" w14:textId="77777777" w:rsidTr="001161F0">
        <w:trPr>
          <w:trHeight w:val="144"/>
        </w:trPr>
        <w:tc>
          <w:tcPr>
            <w:tcW w:w="1638" w:type="dxa"/>
            <w:hideMark/>
          </w:tcPr>
          <w:p w14:paraId="64DD3F5F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SEM2</w:t>
            </w:r>
          </w:p>
        </w:tc>
        <w:tc>
          <w:tcPr>
            <w:tcW w:w="1300" w:type="dxa"/>
            <w:hideMark/>
          </w:tcPr>
          <w:p w14:paraId="16D4FEC0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956-4962</w:t>
            </w:r>
          </w:p>
        </w:tc>
        <w:tc>
          <w:tcPr>
            <w:tcW w:w="2570" w:type="dxa"/>
            <w:noWrap/>
            <w:hideMark/>
          </w:tcPr>
          <w:p w14:paraId="043DBA0F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Kammler&lt;/Author&gt;&lt;Year&gt;2006&lt;/Year&gt;&lt;RecNum&gt;33&lt;/RecNum&gt;&lt;DisplayText&gt;[28]&lt;/DisplayText&gt;&lt;record&gt;&lt;rec-number&gt;33&lt;/rec-number&gt;&lt;foreign-keys&gt;&lt;key app="EN" db-id="waf0zwsea55xpkefrdmp5ss3xxxe9tvfarve" timestamp="1494422518"&gt;33&lt;/key&gt;&lt;/foreign-keys&gt;&lt;ref-type name="Journal Article"&gt;17&lt;/ref-type&gt;&lt;contributors&gt;&lt;authors&gt;&lt;author&gt;Kammler, S.&lt;/author&gt;&lt;author&gt;Otte, M.&lt;/author&gt;&lt;author&gt;Hauber, I.&lt;/author&gt;&lt;author&gt;Kjems, J.&lt;/author&gt;&lt;author&gt;Hauber, J.&lt;/author&gt;&lt;author&gt;Schaal, H.&lt;/author&gt;&lt;/authors&gt;&lt;/contributors&gt;&lt;auth-address&gt;Institut fur Virologie, Heinrich-Heine-Universitat Dusseldorf, Universitatsstr, 1, Geb, 22,21, D-40225 Dusseldorf, Germany. suk@mb.au.dk&lt;/auth-address&gt;&lt;titles&gt;&lt;title&gt;The strength of the HIV-1 3&amp;apos; splice sites affects Rev function&lt;/title&gt;&lt;secondary-title&gt;Retrovirology&lt;/secondary-title&gt;&lt;/titles&gt;&lt;periodical&gt;&lt;full-title&gt;Retrovirology&lt;/full-title&gt;&lt;/periodical&gt;&lt;pages&gt;89&lt;/pages&gt;&lt;volume&gt;3&lt;/volume&gt;&lt;keywords&gt;&lt;keyword&gt;3&amp;apos; Untranslated Regions/*genetics&lt;/keyword&gt;&lt;keyword&gt;Enhancer Elements, Genetic&lt;/keyword&gt;&lt;keyword&gt;Exons/genetics&lt;/keyword&gt;&lt;keyword&gt;Gene Products, rev/*metabolism&lt;/keyword&gt;&lt;keyword&gt;Genes, rev&lt;/keyword&gt;&lt;keyword&gt;HIV-1/*genetics/metabolism&lt;/keyword&gt;&lt;keyword&gt;HeLa Cells&lt;/keyword&gt;&lt;keyword&gt;Humans&lt;/keyword&gt;&lt;keyword&gt;Introns/genetics&lt;/keyword&gt;&lt;keyword&gt;*RNA Splicing&lt;/keyword&gt;&lt;keyword&gt;RNA, Messenger/genetics/metabolism&lt;/keyword&gt;&lt;keyword&gt;RNA, Viral/genetics/metabolism&lt;/keyword&gt;&lt;keyword&gt;rev Gene Products, Human Immunodeficiency Virus&lt;/keyword&gt;&lt;/keywords&gt;&lt;dates&gt;&lt;year&gt;2006&lt;/year&gt;&lt;pub-dates&gt;&lt;date&gt;Dec 04&lt;/date&gt;&lt;/pub-dates&gt;&lt;/dates&gt;&lt;isbn&gt;1742-4690 (Electronic)&amp;#xD;1742-4690 (Linking)&lt;/isbn&gt;&lt;accession-num&gt;17144911&lt;/accession-num&gt;&lt;urls&gt;&lt;related-urls&gt;&lt;url&gt;https://www.ncbi.nlm.nih.gov/pubmed/17144911&lt;/url&gt;&lt;/related-urls&gt;&lt;/urls&gt;&lt;custom2&gt;PMC1697824&lt;/custom2&gt;&lt;electronic-resource-num&gt;10.1186/1742-4690-3-89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[28]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7D31EF" w:rsidRPr="00DB13CA" w14:paraId="52D08D28" w14:textId="77777777" w:rsidTr="001161F0">
        <w:trPr>
          <w:trHeight w:val="144"/>
        </w:trPr>
        <w:tc>
          <w:tcPr>
            <w:tcW w:w="1638" w:type="dxa"/>
            <w:hideMark/>
          </w:tcPr>
          <w:p w14:paraId="55C8F8F5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ESE </w:t>
            </w:r>
            <w:proofErr w:type="spellStart"/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vif</w:t>
            </w:r>
            <w:proofErr w:type="spellEnd"/>
          </w:p>
        </w:tc>
        <w:tc>
          <w:tcPr>
            <w:tcW w:w="1300" w:type="dxa"/>
            <w:hideMark/>
          </w:tcPr>
          <w:p w14:paraId="1A03A9BF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918-4927</w:t>
            </w:r>
          </w:p>
        </w:tc>
        <w:tc>
          <w:tcPr>
            <w:tcW w:w="2570" w:type="dxa"/>
            <w:noWrap/>
            <w:hideMark/>
          </w:tcPr>
          <w:p w14:paraId="1993B697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Exline&lt;/Author&gt;&lt;Year&gt;2008&lt;/Year&gt;&lt;RecNum&gt;35&lt;/RecNum&gt;&lt;DisplayText&gt;[29]&lt;/DisplayText&gt;&lt;record&gt;&lt;rec-number&gt;35&lt;/rec-number&gt;&lt;foreign-keys&gt;&lt;key app="EN" db-id="waf0zwsea55xpkefrdmp5ss3xxxe9tvfarve" timestamp="1494422702"&gt;35&lt;/key&gt;&lt;/foreign-keys&gt;&lt;ref-type name="Journal Article"&gt;17&lt;/ref-type&gt;&lt;contributors&gt;&lt;authors&gt;&lt;author&gt;Exline, C. M.&lt;/author&gt;&lt;author&gt;Feng, Z.&lt;/author&gt;&lt;author&gt;Stoltzfus, C. M.&lt;/author&gt;&lt;/authors&gt;&lt;/contributors&gt;&lt;auth-address&gt;Department of Microbiology, University of Iowa, Iowa City, IA 52242, USA.&lt;/auth-address&gt;&lt;titles&gt;&lt;title&gt;Negative and positive mRNA splicing elements act competitively to regulate human immunodeficiency virus type 1 vif gene expression&lt;/title&gt;&lt;secondary-title&gt;J Virol&lt;/secondary-title&gt;&lt;/titles&gt;&lt;periodical&gt;&lt;full-title&gt;J Virol&lt;/full-title&gt;&lt;/periodical&gt;&lt;pages&gt;3921-31&lt;/pages&gt;&lt;volume&gt;82&lt;/volume&gt;&lt;number&gt;8&lt;/number&gt;&lt;keywords&gt;&lt;keyword&gt;Alternative Splicing&lt;/keyword&gt;&lt;keyword&gt;Base Sequence&lt;/keyword&gt;&lt;keyword&gt;Cell Line&lt;/keyword&gt;&lt;keyword&gt;Chromatin Immunoprecipitation&lt;/keyword&gt;&lt;keyword&gt;Consensus Sequence&lt;/keyword&gt;&lt;keyword&gt;Exons&lt;/keyword&gt;&lt;keyword&gt;*Gene Expression Regulation, Viral&lt;/keyword&gt;&lt;keyword&gt;HIV-1/*genetics/physiology&lt;/keyword&gt;&lt;keyword&gt;Humans&lt;/keyword&gt;&lt;keyword&gt;Molecular Sequence Data&lt;/keyword&gt;&lt;keyword&gt;Mutation&lt;/keyword&gt;&lt;keyword&gt;Protein Binding&lt;/keyword&gt;&lt;keyword&gt;*RNA Splice Sites&lt;/keyword&gt;&lt;keyword&gt;RNA, Messenger/genetics/metabolism&lt;/keyword&gt;&lt;keyword&gt;RNA, Viral/genetics/metabolism&lt;/keyword&gt;&lt;keyword&gt;Reverse Transcriptase Polymerase Chain Reaction&lt;/keyword&gt;&lt;keyword&gt;vif Gene Products, Human Immunodeficiency Virus/*biosynthesis/genetics&lt;/keyword&gt;&lt;/keywords&gt;&lt;dates&gt;&lt;year&gt;2008&lt;/year&gt;&lt;pub-dates&gt;&lt;date&gt;Apr&lt;/date&gt;&lt;/pub-dates&gt;&lt;/dates&gt;&lt;isbn&gt;1098-5514 (Electronic)&amp;#xD;0022-538X (Linking)&lt;/isbn&gt;&lt;accession-num&gt;18272582&lt;/accession-num&gt;&lt;urls&gt;&lt;related-urls&gt;&lt;url&gt;https://www.ncbi.nlm.nih.gov/pubmed/18272582&lt;/url&gt;&lt;/related-urls&gt;&lt;/urls&gt;&lt;custom2&gt;PMC2293006&lt;/custom2&gt;&lt;electronic-resource-num&gt;10.1128/JVI.01558-07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[29]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7D31EF" w:rsidRPr="00DB13CA" w14:paraId="4C8F0758" w14:textId="77777777" w:rsidTr="001161F0">
        <w:trPr>
          <w:trHeight w:val="144"/>
        </w:trPr>
        <w:tc>
          <w:tcPr>
            <w:tcW w:w="1638" w:type="dxa"/>
            <w:hideMark/>
          </w:tcPr>
          <w:p w14:paraId="25C40A41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SS</w:t>
            </w:r>
          </w:p>
        </w:tc>
        <w:tc>
          <w:tcPr>
            <w:tcW w:w="1300" w:type="dxa"/>
            <w:hideMark/>
          </w:tcPr>
          <w:p w14:paraId="6CCA2778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31-8353</w:t>
            </w:r>
          </w:p>
        </w:tc>
        <w:tc>
          <w:tcPr>
            <w:tcW w:w="2570" w:type="dxa"/>
            <w:noWrap/>
            <w:hideMark/>
          </w:tcPr>
          <w:p w14:paraId="225907DA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EYW1nYWFyZDwvQXV0aG9yPjxZZWFyPjIwMDI8L1llYXI+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EYW1nYWFyZDwvQXV0aG9yPjxZZWFyPjIwMDI8L1llYXI+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[51]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7D31EF" w:rsidRPr="00DB13CA" w14:paraId="0D526E3F" w14:textId="77777777" w:rsidTr="001161F0">
        <w:trPr>
          <w:trHeight w:val="144"/>
        </w:trPr>
        <w:tc>
          <w:tcPr>
            <w:tcW w:w="1638" w:type="dxa"/>
            <w:tcBorders>
              <w:bottom w:val="single" w:sz="4" w:space="0" w:color="auto"/>
            </w:tcBorders>
            <w:hideMark/>
          </w:tcPr>
          <w:p w14:paraId="261989F2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D2 G4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hideMark/>
          </w:tcPr>
          <w:p w14:paraId="3CCDCDA0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968-4971</w:t>
            </w:r>
          </w:p>
        </w:tc>
        <w:tc>
          <w:tcPr>
            <w:tcW w:w="2570" w:type="dxa"/>
            <w:tcBorders>
              <w:bottom w:val="single" w:sz="4" w:space="0" w:color="auto"/>
            </w:tcBorders>
            <w:noWrap/>
            <w:hideMark/>
          </w:tcPr>
          <w:p w14:paraId="3E563C41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Exline&lt;/Author&gt;&lt;Year&gt;2008&lt;/Year&gt;&lt;RecNum&gt;35&lt;/RecNum&gt;&lt;DisplayText&gt;[29]&lt;/DisplayText&gt;&lt;record&gt;&lt;rec-number&gt;35&lt;/rec-number&gt;&lt;foreign-keys&gt;&lt;key app="EN" db-id="waf0zwsea55xpkefrdmp5ss3xxxe9tvfarve" timestamp="1494422702"&gt;35&lt;/key&gt;&lt;/foreign-keys&gt;&lt;ref-type name="Journal Article"&gt;17&lt;/ref-type&gt;&lt;contributors&gt;&lt;authors&gt;&lt;author&gt;Exline, C. M.&lt;/author&gt;&lt;author&gt;Feng, Z.&lt;/author&gt;&lt;author&gt;Stoltzfus, C. M.&lt;/author&gt;&lt;/authors&gt;&lt;/contributors&gt;&lt;auth-address&gt;Department of Microbiology, University of Iowa, Iowa City, IA 52242, USA.&lt;/auth-address&gt;&lt;titles&gt;&lt;title&gt;Negative and positive mRNA splicing elements act competitively to regulate human immunodeficiency virus type 1 vif gene expression&lt;/title&gt;&lt;secondary-title&gt;J Virol&lt;/secondary-title&gt;&lt;/titles&gt;&lt;periodical&gt;&lt;full-title&gt;J Virol&lt;/full-title&gt;&lt;/periodical&gt;&lt;pages&gt;3921-31&lt;/pages&gt;&lt;volume&gt;82&lt;/volume&gt;&lt;number&gt;8&lt;/number&gt;&lt;keywords&gt;&lt;keyword&gt;Alternative Splicing&lt;/keyword&gt;&lt;keyword&gt;Base Sequence&lt;/keyword&gt;&lt;keyword&gt;Cell Line&lt;/keyword&gt;&lt;keyword&gt;Chromatin Immunoprecipitation&lt;/keyword&gt;&lt;keyword&gt;Consensus Sequence&lt;/keyword&gt;&lt;keyword&gt;Exons&lt;/keyword&gt;&lt;keyword&gt;*Gene Expression Regulation, Viral&lt;/keyword&gt;&lt;keyword&gt;HIV-1/*genetics/physiology&lt;/keyword&gt;&lt;keyword&gt;Humans&lt;/keyword&gt;&lt;keyword&gt;Molecular Sequence Data&lt;/keyword&gt;&lt;keyword&gt;Mutation&lt;/keyword&gt;&lt;keyword&gt;Protein Binding&lt;/keyword&gt;&lt;keyword&gt;*RNA Splice Sites&lt;/keyword&gt;&lt;keyword&gt;RNA, Messenger/genetics/metabolism&lt;/keyword&gt;&lt;keyword&gt;RNA, Viral/genetics/metabolism&lt;/keyword&gt;&lt;keyword&gt;Reverse Transcriptase Polymerase Chain Reaction&lt;/keyword&gt;&lt;keyword&gt;vif Gene Products, Human Immunodeficiency Virus/*biosynthesis/genetics&lt;/keyword&gt;&lt;/keywords&gt;&lt;dates&gt;&lt;year&gt;2008&lt;/year&gt;&lt;pub-dates&gt;&lt;date&gt;Apr&lt;/date&gt;&lt;/pub-dates&gt;&lt;/dates&gt;&lt;isbn&gt;1098-5514 (Electronic)&amp;#xD;0022-538X (Linking)&lt;/isbn&gt;&lt;accession-num&gt;18272582&lt;/accession-num&gt;&lt;urls&gt;&lt;related-urls&gt;&lt;url&gt;https://www.ncbi.nlm.nih.gov/pubmed/18272582&lt;/url&gt;&lt;/related-urls&gt;&lt;/urls&gt;&lt;custom2&gt;PMC2293006&lt;/custom2&gt;&lt;electronic-resource-num&gt;10.1128/JVI.01558-07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[29]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7D31EF" w:rsidRPr="00DB13CA" w14:paraId="69945189" w14:textId="77777777" w:rsidTr="001161F0">
        <w:trPr>
          <w:trHeight w:val="144"/>
        </w:trPr>
        <w:tc>
          <w:tcPr>
            <w:tcW w:w="1638" w:type="dxa"/>
            <w:tcBorders>
              <w:top w:val="single" w:sz="4" w:space="0" w:color="auto"/>
            </w:tcBorders>
            <w:hideMark/>
          </w:tcPr>
          <w:p w14:paraId="2E5C1831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Other</w:t>
            </w:r>
            <w:r w:rsidRPr="00DB13CA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hideMark/>
          </w:tcPr>
          <w:p w14:paraId="1E18D736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570" w:type="dxa"/>
            <w:tcBorders>
              <w:top w:val="single" w:sz="4" w:space="0" w:color="auto"/>
            </w:tcBorders>
            <w:noWrap/>
            <w:hideMark/>
          </w:tcPr>
          <w:p w14:paraId="3A04EA11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eviewed in</w:t>
            </w:r>
            <w:r>
              <w:t xml:space="preserve"> 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DdWxsZW48L0F1dGhvcj48WWVhcj4xOTk0PC9ZZWFyPjxS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==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DdWxsZW48L0F1dGhvcj48WWVhcj4xOTk0PC9ZZWFyPjxS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==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[2, 21]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7D31EF" w:rsidRPr="00DB13CA" w14:paraId="265D5323" w14:textId="77777777" w:rsidTr="001161F0">
        <w:trPr>
          <w:trHeight w:val="144"/>
        </w:trPr>
        <w:tc>
          <w:tcPr>
            <w:tcW w:w="1638" w:type="dxa"/>
            <w:hideMark/>
          </w:tcPr>
          <w:p w14:paraId="7A08D9EB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AR, Poly A, Psi.</w:t>
            </w:r>
          </w:p>
        </w:tc>
        <w:tc>
          <w:tcPr>
            <w:tcW w:w="1300" w:type="dxa"/>
            <w:hideMark/>
          </w:tcPr>
          <w:p w14:paraId="409D14D1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-811</w:t>
            </w:r>
          </w:p>
        </w:tc>
        <w:tc>
          <w:tcPr>
            <w:tcW w:w="2570" w:type="dxa"/>
            <w:noWrap/>
            <w:hideMark/>
          </w:tcPr>
          <w:p w14:paraId="653466EC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7D31EF" w:rsidRPr="00DB13CA" w14:paraId="6D10867F" w14:textId="77777777" w:rsidTr="001161F0">
        <w:trPr>
          <w:trHeight w:val="144"/>
        </w:trPr>
        <w:tc>
          <w:tcPr>
            <w:tcW w:w="1638" w:type="dxa"/>
            <w:hideMark/>
          </w:tcPr>
          <w:p w14:paraId="654B32AA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spellStart"/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agPol</w:t>
            </w:r>
            <w:proofErr w:type="spellEnd"/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frameshift</w:t>
            </w:r>
          </w:p>
        </w:tc>
        <w:tc>
          <w:tcPr>
            <w:tcW w:w="1300" w:type="dxa"/>
            <w:hideMark/>
          </w:tcPr>
          <w:p w14:paraId="10E39281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85-2136</w:t>
            </w:r>
          </w:p>
        </w:tc>
        <w:tc>
          <w:tcPr>
            <w:tcW w:w="2570" w:type="dxa"/>
            <w:noWrap/>
            <w:hideMark/>
          </w:tcPr>
          <w:p w14:paraId="0578242D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7D31EF" w:rsidRPr="00DB13CA" w14:paraId="6677712C" w14:textId="77777777" w:rsidTr="001161F0">
        <w:trPr>
          <w:trHeight w:val="144"/>
        </w:trPr>
        <w:tc>
          <w:tcPr>
            <w:tcW w:w="1638" w:type="dxa"/>
            <w:hideMark/>
          </w:tcPr>
          <w:p w14:paraId="2E04A029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RE</w:t>
            </w:r>
          </w:p>
        </w:tc>
        <w:tc>
          <w:tcPr>
            <w:tcW w:w="1300" w:type="dxa"/>
            <w:hideMark/>
          </w:tcPr>
          <w:p w14:paraId="02811FA3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705-8059</w:t>
            </w:r>
          </w:p>
        </w:tc>
        <w:tc>
          <w:tcPr>
            <w:tcW w:w="2570" w:type="dxa"/>
            <w:noWrap/>
            <w:hideMark/>
          </w:tcPr>
          <w:p w14:paraId="2EA7626B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7D31EF" w:rsidRPr="00DB13CA" w14:paraId="5490F8B5" w14:textId="77777777" w:rsidTr="001161F0">
        <w:trPr>
          <w:trHeight w:val="144"/>
        </w:trPr>
        <w:tc>
          <w:tcPr>
            <w:tcW w:w="1638" w:type="dxa"/>
            <w:hideMark/>
          </w:tcPr>
          <w:p w14:paraId="0F3D8EB6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’PPT</w:t>
            </w:r>
          </w:p>
        </w:tc>
        <w:tc>
          <w:tcPr>
            <w:tcW w:w="1300" w:type="dxa"/>
            <w:hideMark/>
          </w:tcPr>
          <w:p w14:paraId="47989AE8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53-9586</w:t>
            </w:r>
          </w:p>
        </w:tc>
        <w:tc>
          <w:tcPr>
            <w:tcW w:w="2570" w:type="dxa"/>
            <w:noWrap/>
            <w:hideMark/>
          </w:tcPr>
          <w:p w14:paraId="447B985D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7D31EF" w:rsidRPr="00DB13CA" w14:paraId="7199E569" w14:textId="77777777" w:rsidTr="001161F0">
        <w:trPr>
          <w:trHeight w:val="144"/>
        </w:trPr>
        <w:tc>
          <w:tcPr>
            <w:tcW w:w="1638" w:type="dxa"/>
            <w:hideMark/>
          </w:tcPr>
          <w:p w14:paraId="58A2182F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spellStart"/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PPT</w:t>
            </w:r>
            <w:proofErr w:type="spellEnd"/>
          </w:p>
        </w:tc>
        <w:tc>
          <w:tcPr>
            <w:tcW w:w="1300" w:type="dxa"/>
            <w:hideMark/>
          </w:tcPr>
          <w:p w14:paraId="5D86BA82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781-4799</w:t>
            </w:r>
          </w:p>
        </w:tc>
        <w:tc>
          <w:tcPr>
            <w:tcW w:w="2570" w:type="dxa"/>
            <w:noWrap/>
            <w:hideMark/>
          </w:tcPr>
          <w:p w14:paraId="14ADFB99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7D31EF" w:rsidRPr="00DB13CA" w14:paraId="02536201" w14:textId="77777777" w:rsidTr="001161F0">
        <w:trPr>
          <w:trHeight w:val="144"/>
        </w:trPr>
        <w:tc>
          <w:tcPr>
            <w:tcW w:w="1638" w:type="dxa"/>
            <w:tcBorders>
              <w:bottom w:val="single" w:sz="4" w:space="0" w:color="auto"/>
            </w:tcBorders>
            <w:hideMark/>
          </w:tcPr>
          <w:p w14:paraId="3802DC44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TS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hideMark/>
          </w:tcPr>
          <w:p w14:paraId="60C8DE90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B13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883-4898</w:t>
            </w:r>
          </w:p>
        </w:tc>
        <w:tc>
          <w:tcPr>
            <w:tcW w:w="2570" w:type="dxa"/>
            <w:tcBorders>
              <w:bottom w:val="single" w:sz="4" w:space="0" w:color="auto"/>
            </w:tcBorders>
            <w:noWrap/>
            <w:hideMark/>
          </w:tcPr>
          <w:p w14:paraId="150F2D8E" w14:textId="77777777" w:rsidR="007D31EF" w:rsidRPr="00DB13CA" w:rsidRDefault="007D31EF" w:rsidP="001161F0">
            <w:pPr>
              <w:widowControl w:val="0"/>
              <w:suppressLineNumbers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</w:tbl>
    <w:p w14:paraId="53E3636E" w14:textId="77777777" w:rsidR="007D31EF" w:rsidRPr="007D114F" w:rsidRDefault="007D31EF" w:rsidP="007D31EF">
      <w:pPr>
        <w:rPr>
          <w:rFonts w:ascii="Arial" w:hAnsi="Arial"/>
          <w:sz w:val="22"/>
          <w:szCs w:val="22"/>
          <w:vertAlign w:val="superscript"/>
        </w:rPr>
      </w:pPr>
      <w:r w:rsidRPr="007D114F">
        <w:rPr>
          <w:rFonts w:ascii="Arial" w:hAnsi="Arial"/>
          <w:sz w:val="22"/>
          <w:szCs w:val="22"/>
          <w:vertAlign w:val="superscript"/>
        </w:rPr>
        <w:t xml:space="preserve">1 </w:t>
      </w:r>
      <w:r w:rsidRPr="007D114F">
        <w:rPr>
          <w:rFonts w:ascii="Arial" w:hAnsi="Arial"/>
          <w:sz w:val="22"/>
          <w:szCs w:val="22"/>
        </w:rPr>
        <w:t>Coordinates are given for positions in the HIV-1</w:t>
      </w:r>
      <w:r w:rsidRPr="007D114F">
        <w:rPr>
          <w:rFonts w:ascii="Arial" w:hAnsi="Arial"/>
          <w:sz w:val="22"/>
          <w:szCs w:val="22"/>
          <w:vertAlign w:val="subscript"/>
        </w:rPr>
        <w:t>NHG</w:t>
      </w:r>
      <w:r w:rsidRPr="007D114F">
        <w:rPr>
          <w:rFonts w:ascii="Arial" w:hAnsi="Arial"/>
          <w:sz w:val="22"/>
          <w:szCs w:val="22"/>
        </w:rPr>
        <w:t xml:space="preserve"> reporter virus (S3 Data, S4 </w:t>
      </w:r>
      <w:r>
        <w:rPr>
          <w:rFonts w:ascii="Arial" w:hAnsi="Arial"/>
          <w:sz w:val="22"/>
          <w:szCs w:val="22"/>
        </w:rPr>
        <w:t>Data</w:t>
      </w:r>
      <w:r w:rsidRPr="007D114F">
        <w:rPr>
          <w:rFonts w:ascii="Arial" w:hAnsi="Arial"/>
          <w:sz w:val="22"/>
          <w:szCs w:val="22"/>
        </w:rPr>
        <w:t>)</w:t>
      </w:r>
      <w:r>
        <w:rPr>
          <w:rFonts w:ascii="Arial" w:hAnsi="Arial"/>
          <w:sz w:val="22"/>
          <w:szCs w:val="22"/>
        </w:rPr>
        <w:t xml:space="preserve"> and reflect sequences that were not changed in the mutant proviruses rather than precisely demarcating the locations of the named elements</w:t>
      </w:r>
      <w:r w:rsidRPr="007D114F">
        <w:rPr>
          <w:rFonts w:ascii="Arial" w:hAnsi="Arial"/>
          <w:sz w:val="22"/>
          <w:szCs w:val="22"/>
        </w:rPr>
        <w:t>.</w:t>
      </w:r>
      <w:r w:rsidRPr="007D114F">
        <w:rPr>
          <w:rFonts w:ascii="Arial" w:hAnsi="Arial"/>
          <w:sz w:val="22"/>
          <w:szCs w:val="22"/>
          <w:vertAlign w:val="superscript"/>
        </w:rPr>
        <w:t xml:space="preserve"> </w:t>
      </w:r>
    </w:p>
    <w:p w14:paraId="556A4D1A" w14:textId="77777777" w:rsidR="007D31EF" w:rsidRPr="007D114F" w:rsidRDefault="007D31EF" w:rsidP="007D31EF">
      <w:pPr>
        <w:rPr>
          <w:rFonts w:ascii="Arial" w:hAnsi="Arial"/>
          <w:sz w:val="22"/>
          <w:szCs w:val="22"/>
        </w:rPr>
      </w:pPr>
      <w:r w:rsidRPr="007D114F">
        <w:rPr>
          <w:rFonts w:ascii="Arial" w:hAnsi="Arial"/>
          <w:sz w:val="22"/>
          <w:szCs w:val="22"/>
          <w:vertAlign w:val="superscript"/>
        </w:rPr>
        <w:t>2</w:t>
      </w:r>
      <w:r w:rsidRPr="007D114F">
        <w:rPr>
          <w:rFonts w:ascii="Arial" w:hAnsi="Arial"/>
          <w:sz w:val="22"/>
          <w:szCs w:val="22"/>
        </w:rPr>
        <w:t xml:space="preserve">Splice donors were maintained in the synonymously mutated viruses by leaving the 3 and 6 nucleotides positioned 5’ and 3’ to the splice site intact. Splice acceptors were maintained by leaving the PPT, branch point as well as 3 nucleotides and 1 nucleotide positioned 5’ and 3’ to the splice site intact. </w:t>
      </w:r>
      <w:proofErr w:type="spellStart"/>
      <w:r w:rsidRPr="007D114F">
        <w:rPr>
          <w:rFonts w:ascii="Arial" w:hAnsi="Arial"/>
          <w:sz w:val="22"/>
          <w:szCs w:val="22"/>
        </w:rPr>
        <w:t>Cnonical</w:t>
      </w:r>
      <w:proofErr w:type="spellEnd"/>
      <w:r w:rsidRPr="007D114F">
        <w:rPr>
          <w:rFonts w:ascii="Arial" w:hAnsi="Arial"/>
          <w:sz w:val="22"/>
          <w:szCs w:val="22"/>
        </w:rPr>
        <w:t xml:space="preserve"> splice sites are indicated. Cryptic splice sites, used at extremely low frequency (D1a, A1a and D2b)</w:t>
      </w:r>
      <w:r w:rsidRPr="007D114F">
        <w:rPr>
          <w:sz w:val="22"/>
          <w:szCs w:val="22"/>
        </w:rPr>
        <w:t xml:space="preserve"> </w:t>
      </w:r>
      <w:r w:rsidRPr="007D114F">
        <w:rPr>
          <w:rFonts w:ascii="Arial" w:hAnsi="Arial"/>
          <w:sz w:val="22"/>
          <w:szCs w:val="22"/>
        </w:rPr>
        <w:fldChar w:fldCharType="begin">
          <w:fldData xml:space="preserve">PEVuZE5vdGU+PENpdGU+PEF1dGhvcj5MdXR6ZWxiZXJnZXI8L0F1dGhvcj48WWVhcj4yMDA2PC9Z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</w:fldData>
        </w:fldChar>
      </w:r>
      <w:r>
        <w:rPr>
          <w:rFonts w:ascii="Arial" w:hAnsi="Arial"/>
          <w:sz w:val="22"/>
          <w:szCs w:val="22"/>
        </w:rPr>
        <w:instrText xml:space="preserve"> ADDIN EN.CITE </w:instrText>
      </w:r>
      <w:r>
        <w:rPr>
          <w:rFonts w:ascii="Arial" w:hAnsi="Arial"/>
          <w:sz w:val="22"/>
          <w:szCs w:val="22"/>
        </w:rPr>
        <w:fldChar w:fldCharType="begin">
          <w:fldData xml:space="preserve">PEVuZE5vdGU+PENpdGU+PEF1dGhvcj5MdXR6ZWxiZXJnZXI8L0F1dGhvcj48WWVhcj4yMDA2PC9Z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</w:fldData>
        </w:fldChar>
      </w:r>
      <w:r>
        <w:rPr>
          <w:rFonts w:ascii="Arial" w:hAnsi="Arial"/>
          <w:sz w:val="22"/>
          <w:szCs w:val="22"/>
        </w:rPr>
        <w:instrText xml:space="preserve"> ADDIN EN.CITE.DATA </w:instrText>
      </w:r>
      <w:r>
        <w:rPr>
          <w:rFonts w:ascii="Arial" w:hAnsi="Arial"/>
          <w:sz w:val="22"/>
          <w:szCs w:val="22"/>
        </w:rPr>
      </w:r>
      <w:r>
        <w:rPr>
          <w:rFonts w:ascii="Arial" w:hAnsi="Arial"/>
          <w:sz w:val="22"/>
          <w:szCs w:val="22"/>
        </w:rPr>
        <w:fldChar w:fldCharType="end"/>
      </w:r>
      <w:r w:rsidRPr="007D114F">
        <w:rPr>
          <w:rFonts w:ascii="Arial" w:hAnsi="Arial"/>
          <w:sz w:val="22"/>
          <w:szCs w:val="22"/>
        </w:rPr>
      </w:r>
      <w:r w:rsidRPr="007D114F">
        <w:rPr>
          <w:rFonts w:ascii="Arial" w:hAnsi="Arial"/>
          <w:sz w:val="22"/>
          <w:szCs w:val="22"/>
        </w:rPr>
        <w:fldChar w:fldCharType="separate"/>
      </w:r>
      <w:r>
        <w:rPr>
          <w:rFonts w:ascii="Arial" w:hAnsi="Arial"/>
          <w:noProof/>
          <w:sz w:val="22"/>
          <w:szCs w:val="22"/>
        </w:rPr>
        <w:t>[37, 52]</w:t>
      </w:r>
      <w:r w:rsidRPr="007D114F">
        <w:rPr>
          <w:rFonts w:ascii="Arial" w:hAnsi="Arial"/>
          <w:sz w:val="22"/>
          <w:szCs w:val="22"/>
        </w:rPr>
        <w:fldChar w:fldCharType="end"/>
      </w:r>
      <w:r w:rsidRPr="007D114F">
        <w:rPr>
          <w:rFonts w:ascii="Arial" w:hAnsi="Arial"/>
          <w:sz w:val="22"/>
          <w:szCs w:val="22"/>
        </w:rPr>
        <w:t xml:space="preserve"> were not considered in the mutagenesis strategy.</w:t>
      </w:r>
    </w:p>
    <w:p w14:paraId="6A1CBCA1" w14:textId="77777777" w:rsidR="00A5712B" w:rsidRPr="007D31EF" w:rsidRDefault="007D31EF">
      <w:pPr>
        <w:rPr>
          <w:rFonts w:ascii="Arial" w:hAnsi="Arial"/>
          <w:sz w:val="22"/>
          <w:szCs w:val="22"/>
        </w:rPr>
      </w:pPr>
      <w:r w:rsidRPr="007D114F">
        <w:rPr>
          <w:rFonts w:ascii="Arial" w:eastAsia="Times New Roman" w:hAnsi="Arial" w:cs="Arial"/>
          <w:color w:val="000000"/>
          <w:sz w:val="22"/>
          <w:szCs w:val="22"/>
          <w:vertAlign w:val="superscript"/>
        </w:rPr>
        <w:t>3</w:t>
      </w:r>
      <w:r w:rsidRPr="007D114F">
        <w:rPr>
          <w:rFonts w:ascii="Arial" w:eastAsia="Times New Roman" w:hAnsi="Arial" w:cs="Arial"/>
          <w:color w:val="000000"/>
          <w:sz w:val="22"/>
          <w:szCs w:val="22"/>
        </w:rPr>
        <w:t xml:space="preserve">Splicing </w:t>
      </w:r>
      <w:r w:rsidRPr="007D114F">
        <w:rPr>
          <w:rFonts w:ascii="Arial" w:hAnsi="Arial"/>
          <w:sz w:val="22"/>
          <w:szCs w:val="22"/>
        </w:rPr>
        <w:t>regulatory signals not yet reported at</w:t>
      </w:r>
      <w:r>
        <w:rPr>
          <w:rFonts w:ascii="Arial" w:hAnsi="Arial"/>
          <w:sz w:val="22"/>
          <w:szCs w:val="22"/>
        </w:rPr>
        <w:t xml:space="preserve"> the</w:t>
      </w:r>
      <w:r w:rsidRPr="007D114F">
        <w:rPr>
          <w:rFonts w:ascii="Arial" w:hAnsi="Arial"/>
          <w:sz w:val="22"/>
          <w:szCs w:val="22"/>
        </w:rPr>
        <w:t xml:space="preserve"> time of mutant design</w:t>
      </w:r>
      <w:r>
        <w:rPr>
          <w:rFonts w:ascii="Arial" w:hAnsi="Arial"/>
          <w:sz w:val="22"/>
          <w:szCs w:val="22"/>
        </w:rPr>
        <w:t xml:space="preserve"> were altered by synonymous mutagenesis</w:t>
      </w:r>
      <w:bookmarkStart w:id="0" w:name="_GoBack"/>
      <w:bookmarkEnd w:id="0"/>
    </w:p>
    <w:sectPr w:rsidR="00A5712B" w:rsidRPr="007D31EF" w:rsidSect="0006258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228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D31EF"/>
    <w:rsid w:val="00007554"/>
    <w:rsid w:val="000177B6"/>
    <w:rsid w:val="0003502A"/>
    <w:rsid w:val="000456D3"/>
    <w:rsid w:val="0004591B"/>
    <w:rsid w:val="00062587"/>
    <w:rsid w:val="00064B5A"/>
    <w:rsid w:val="000867CC"/>
    <w:rsid w:val="00086E88"/>
    <w:rsid w:val="00087CAF"/>
    <w:rsid w:val="0009203D"/>
    <w:rsid w:val="00092BDA"/>
    <w:rsid w:val="000A5D3E"/>
    <w:rsid w:val="000A6CEC"/>
    <w:rsid w:val="000D39AD"/>
    <w:rsid w:val="000E0453"/>
    <w:rsid w:val="000F3BDF"/>
    <w:rsid w:val="000F5DF1"/>
    <w:rsid w:val="001144D9"/>
    <w:rsid w:val="001308E7"/>
    <w:rsid w:val="00132914"/>
    <w:rsid w:val="00134100"/>
    <w:rsid w:val="00136C33"/>
    <w:rsid w:val="00136C6C"/>
    <w:rsid w:val="0013790C"/>
    <w:rsid w:val="001502B9"/>
    <w:rsid w:val="00170F46"/>
    <w:rsid w:val="00175C41"/>
    <w:rsid w:val="0018212A"/>
    <w:rsid w:val="0018515D"/>
    <w:rsid w:val="001910FA"/>
    <w:rsid w:val="001A32DA"/>
    <w:rsid w:val="001B26B1"/>
    <w:rsid w:val="001B3365"/>
    <w:rsid w:val="001C3D51"/>
    <w:rsid w:val="001C6A6B"/>
    <w:rsid w:val="001F7D3F"/>
    <w:rsid w:val="00205BCF"/>
    <w:rsid w:val="002235CC"/>
    <w:rsid w:val="0023213A"/>
    <w:rsid w:val="00236A88"/>
    <w:rsid w:val="00244599"/>
    <w:rsid w:val="0027099D"/>
    <w:rsid w:val="002758BA"/>
    <w:rsid w:val="00276B17"/>
    <w:rsid w:val="002819A1"/>
    <w:rsid w:val="00287D51"/>
    <w:rsid w:val="002A0A2C"/>
    <w:rsid w:val="002A33CD"/>
    <w:rsid w:val="002A4924"/>
    <w:rsid w:val="002A7046"/>
    <w:rsid w:val="002B3FEB"/>
    <w:rsid w:val="002D4FC3"/>
    <w:rsid w:val="002E0230"/>
    <w:rsid w:val="002F1964"/>
    <w:rsid w:val="002F2285"/>
    <w:rsid w:val="00300D25"/>
    <w:rsid w:val="003158F6"/>
    <w:rsid w:val="003202EB"/>
    <w:rsid w:val="0032340A"/>
    <w:rsid w:val="00334550"/>
    <w:rsid w:val="003351AD"/>
    <w:rsid w:val="00337D91"/>
    <w:rsid w:val="00344FC6"/>
    <w:rsid w:val="0034588D"/>
    <w:rsid w:val="00347432"/>
    <w:rsid w:val="0035117C"/>
    <w:rsid w:val="003601A2"/>
    <w:rsid w:val="00365836"/>
    <w:rsid w:val="00375991"/>
    <w:rsid w:val="00381294"/>
    <w:rsid w:val="0038525D"/>
    <w:rsid w:val="00395457"/>
    <w:rsid w:val="003A42A1"/>
    <w:rsid w:val="003C4775"/>
    <w:rsid w:val="003C70F7"/>
    <w:rsid w:val="003D5CEE"/>
    <w:rsid w:val="003D5F47"/>
    <w:rsid w:val="004156A5"/>
    <w:rsid w:val="00416C20"/>
    <w:rsid w:val="00420214"/>
    <w:rsid w:val="00422AFE"/>
    <w:rsid w:val="00424537"/>
    <w:rsid w:val="0043016C"/>
    <w:rsid w:val="0043540F"/>
    <w:rsid w:val="004475F7"/>
    <w:rsid w:val="00461E4E"/>
    <w:rsid w:val="004640A9"/>
    <w:rsid w:val="00475EF0"/>
    <w:rsid w:val="004A4E32"/>
    <w:rsid w:val="004B7D7E"/>
    <w:rsid w:val="004D4575"/>
    <w:rsid w:val="004E5BA3"/>
    <w:rsid w:val="00510EDC"/>
    <w:rsid w:val="00515415"/>
    <w:rsid w:val="005253E3"/>
    <w:rsid w:val="00527997"/>
    <w:rsid w:val="0053090E"/>
    <w:rsid w:val="005365D1"/>
    <w:rsid w:val="00555DD8"/>
    <w:rsid w:val="00564D42"/>
    <w:rsid w:val="00571D78"/>
    <w:rsid w:val="00592D06"/>
    <w:rsid w:val="0059546B"/>
    <w:rsid w:val="005B44EE"/>
    <w:rsid w:val="005D0E1E"/>
    <w:rsid w:val="005D3B3F"/>
    <w:rsid w:val="005E6212"/>
    <w:rsid w:val="00600964"/>
    <w:rsid w:val="00626052"/>
    <w:rsid w:val="00646C60"/>
    <w:rsid w:val="006606CC"/>
    <w:rsid w:val="00660C26"/>
    <w:rsid w:val="006647E7"/>
    <w:rsid w:val="006B1EC4"/>
    <w:rsid w:val="006B357D"/>
    <w:rsid w:val="0070381F"/>
    <w:rsid w:val="00703989"/>
    <w:rsid w:val="00703EC6"/>
    <w:rsid w:val="007049EA"/>
    <w:rsid w:val="00704AB5"/>
    <w:rsid w:val="00704F3D"/>
    <w:rsid w:val="00740B62"/>
    <w:rsid w:val="0074649F"/>
    <w:rsid w:val="0076002A"/>
    <w:rsid w:val="00763D4C"/>
    <w:rsid w:val="00770414"/>
    <w:rsid w:val="0078414D"/>
    <w:rsid w:val="0079231F"/>
    <w:rsid w:val="00796F79"/>
    <w:rsid w:val="007B0BE3"/>
    <w:rsid w:val="007B24F0"/>
    <w:rsid w:val="007C6DD4"/>
    <w:rsid w:val="007D31EF"/>
    <w:rsid w:val="007D417A"/>
    <w:rsid w:val="007F0931"/>
    <w:rsid w:val="007F4DCC"/>
    <w:rsid w:val="007F77FE"/>
    <w:rsid w:val="008063CB"/>
    <w:rsid w:val="00817082"/>
    <w:rsid w:val="0082766C"/>
    <w:rsid w:val="0083416F"/>
    <w:rsid w:val="00856080"/>
    <w:rsid w:val="008577F4"/>
    <w:rsid w:val="00857AA8"/>
    <w:rsid w:val="00857EA7"/>
    <w:rsid w:val="008708CA"/>
    <w:rsid w:val="00872CC4"/>
    <w:rsid w:val="00892158"/>
    <w:rsid w:val="0089216A"/>
    <w:rsid w:val="00894373"/>
    <w:rsid w:val="00895F3C"/>
    <w:rsid w:val="008A0593"/>
    <w:rsid w:val="008A7487"/>
    <w:rsid w:val="008B097E"/>
    <w:rsid w:val="008D57F6"/>
    <w:rsid w:val="008D7B36"/>
    <w:rsid w:val="008E4EA4"/>
    <w:rsid w:val="00912647"/>
    <w:rsid w:val="009267B8"/>
    <w:rsid w:val="0095393E"/>
    <w:rsid w:val="00955F82"/>
    <w:rsid w:val="0096246F"/>
    <w:rsid w:val="009629BF"/>
    <w:rsid w:val="00966357"/>
    <w:rsid w:val="009760BD"/>
    <w:rsid w:val="00976F8B"/>
    <w:rsid w:val="009771A2"/>
    <w:rsid w:val="00996082"/>
    <w:rsid w:val="009D109F"/>
    <w:rsid w:val="009D21B1"/>
    <w:rsid w:val="009D5810"/>
    <w:rsid w:val="009E143D"/>
    <w:rsid w:val="009F4B8A"/>
    <w:rsid w:val="009F6F81"/>
    <w:rsid w:val="00A00867"/>
    <w:rsid w:val="00A012DB"/>
    <w:rsid w:val="00A3323C"/>
    <w:rsid w:val="00A364DA"/>
    <w:rsid w:val="00A533C2"/>
    <w:rsid w:val="00A5712B"/>
    <w:rsid w:val="00A70969"/>
    <w:rsid w:val="00A81175"/>
    <w:rsid w:val="00A83A3C"/>
    <w:rsid w:val="00A903F6"/>
    <w:rsid w:val="00AA3A5E"/>
    <w:rsid w:val="00AA5770"/>
    <w:rsid w:val="00AD3984"/>
    <w:rsid w:val="00AD6960"/>
    <w:rsid w:val="00B22B66"/>
    <w:rsid w:val="00B354B6"/>
    <w:rsid w:val="00B42FC8"/>
    <w:rsid w:val="00B4582E"/>
    <w:rsid w:val="00B512F6"/>
    <w:rsid w:val="00B63330"/>
    <w:rsid w:val="00B67B39"/>
    <w:rsid w:val="00B736A2"/>
    <w:rsid w:val="00B74AB4"/>
    <w:rsid w:val="00B81E7F"/>
    <w:rsid w:val="00BD158C"/>
    <w:rsid w:val="00BD1DEA"/>
    <w:rsid w:val="00BD3EEB"/>
    <w:rsid w:val="00BD58BF"/>
    <w:rsid w:val="00BE10BE"/>
    <w:rsid w:val="00BF753D"/>
    <w:rsid w:val="00C04CD1"/>
    <w:rsid w:val="00C11342"/>
    <w:rsid w:val="00C20706"/>
    <w:rsid w:val="00C371D2"/>
    <w:rsid w:val="00C420AE"/>
    <w:rsid w:val="00C44037"/>
    <w:rsid w:val="00C466C9"/>
    <w:rsid w:val="00C643F8"/>
    <w:rsid w:val="00C71A29"/>
    <w:rsid w:val="00C81A27"/>
    <w:rsid w:val="00C91C3D"/>
    <w:rsid w:val="00C9251A"/>
    <w:rsid w:val="00C9273C"/>
    <w:rsid w:val="00C95BB6"/>
    <w:rsid w:val="00CD318C"/>
    <w:rsid w:val="00CD556A"/>
    <w:rsid w:val="00CE1884"/>
    <w:rsid w:val="00CF6BD4"/>
    <w:rsid w:val="00D0415D"/>
    <w:rsid w:val="00D06A8F"/>
    <w:rsid w:val="00D3426A"/>
    <w:rsid w:val="00D42754"/>
    <w:rsid w:val="00D429D1"/>
    <w:rsid w:val="00D729C1"/>
    <w:rsid w:val="00D74CA1"/>
    <w:rsid w:val="00D85C43"/>
    <w:rsid w:val="00DC57B9"/>
    <w:rsid w:val="00DC672B"/>
    <w:rsid w:val="00DD1C30"/>
    <w:rsid w:val="00DD2F18"/>
    <w:rsid w:val="00DD534A"/>
    <w:rsid w:val="00DE6B50"/>
    <w:rsid w:val="00DF0001"/>
    <w:rsid w:val="00DF2542"/>
    <w:rsid w:val="00DF37CA"/>
    <w:rsid w:val="00DF391C"/>
    <w:rsid w:val="00DF5614"/>
    <w:rsid w:val="00DF650F"/>
    <w:rsid w:val="00E00090"/>
    <w:rsid w:val="00E00611"/>
    <w:rsid w:val="00E13446"/>
    <w:rsid w:val="00E2139A"/>
    <w:rsid w:val="00E244EB"/>
    <w:rsid w:val="00E33409"/>
    <w:rsid w:val="00E43516"/>
    <w:rsid w:val="00E602B0"/>
    <w:rsid w:val="00E67C9C"/>
    <w:rsid w:val="00EA0895"/>
    <w:rsid w:val="00EC1239"/>
    <w:rsid w:val="00EC2262"/>
    <w:rsid w:val="00EC64F9"/>
    <w:rsid w:val="00ED2ED1"/>
    <w:rsid w:val="00ED3123"/>
    <w:rsid w:val="00EE0416"/>
    <w:rsid w:val="00EE4AFA"/>
    <w:rsid w:val="00EF5398"/>
    <w:rsid w:val="00EF79DD"/>
    <w:rsid w:val="00F037CD"/>
    <w:rsid w:val="00F04578"/>
    <w:rsid w:val="00F1248A"/>
    <w:rsid w:val="00F17F3D"/>
    <w:rsid w:val="00F34524"/>
    <w:rsid w:val="00F44166"/>
    <w:rsid w:val="00F53F66"/>
    <w:rsid w:val="00F555E7"/>
    <w:rsid w:val="00F56E60"/>
    <w:rsid w:val="00F572FF"/>
    <w:rsid w:val="00F73EAE"/>
    <w:rsid w:val="00F7490A"/>
    <w:rsid w:val="00FB35C2"/>
    <w:rsid w:val="00FC41AC"/>
    <w:rsid w:val="00FC4FD5"/>
    <w:rsid w:val="00FD42F9"/>
    <w:rsid w:val="00FF27E2"/>
    <w:rsid w:val="00FF2BFB"/>
    <w:rsid w:val="00FF6A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1AD16AC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7D31EF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PlainTable4">
    <w:name w:val="Plain Table 4"/>
    <w:basedOn w:val="TableNormal"/>
    <w:uiPriority w:val="44"/>
    <w:rsid w:val="007D31EF"/>
    <w:rPr>
      <w:rFonts w:eastAsiaTheme="minorEastAsia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029</Words>
  <Characters>17268</Characters>
  <Application>Microsoft Macintosh Word</Application>
  <DocSecurity>0</DocSecurity>
  <Lines>143</Lines>
  <Paragraphs>40</Paragraphs>
  <ScaleCrop>false</ScaleCrop>
  <LinksUpToDate>false</LinksUpToDate>
  <CharactersWithSpaces>2025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ul Bieniasz</dc:creator>
  <cp:keywords/>
  <dc:description/>
  <cp:lastModifiedBy>Paul Bieniasz</cp:lastModifiedBy>
  <cp:revision>1</cp:revision>
  <dcterms:created xsi:type="dcterms:W3CDTF">2017-12-04T22:08:00Z</dcterms:created>
  <dcterms:modified xsi:type="dcterms:W3CDTF">2017-12-04T22:08:00Z</dcterms:modified>
</cp:coreProperties>
</file>